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A1504DD" w14:textId="24C1AD68" w:rsidR="00F01B91" w:rsidRDefault="00F01B91" w:rsidP="00F01B91">
      <w:pPr>
        <w:rPr>
          <w:rFonts w:ascii="Arial" w:hAnsi="Arial" w:cs="Arial"/>
          <w:color w:val="000000" w:themeColor="text1"/>
          <w:kern w:val="24"/>
          <w:sz w:val="20"/>
          <w:szCs w:val="20"/>
        </w:rPr>
      </w:pPr>
      <w:r w:rsidRPr="005F35B4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>Supplementary Figure 1</w:t>
      </w:r>
    </w:p>
    <w:p w14:paraId="16B500D6" w14:textId="60BFC9D0" w:rsidR="00ED48D0" w:rsidRPr="00F01B91" w:rsidRDefault="00FC6F2C" w:rsidP="00F01B91">
      <w:pPr>
        <w:rPr>
          <w:rFonts w:ascii="Arial" w:hAnsi="Arial" w:cs="Arial"/>
          <w:color w:val="000000" w:themeColor="text1"/>
          <w:kern w:val="24"/>
          <w:sz w:val="20"/>
          <w:szCs w:val="20"/>
        </w:rPr>
      </w:pPr>
      <w:r>
        <w:rPr>
          <w:rFonts w:ascii="Arial" w:hAnsi="Arial" w:cs="Arial"/>
          <w:noProof/>
          <w:color w:val="000000" w:themeColor="text1"/>
          <w:kern w:val="24"/>
          <w:sz w:val="20"/>
          <w:szCs w:val="20"/>
        </w:rPr>
        <w:drawing>
          <wp:inline distT="0" distB="0" distL="0" distR="0" wp14:anchorId="38AE16B1" wp14:editId="0A680BDE">
            <wp:extent cx="5760576" cy="5395964"/>
            <wp:effectExtent l="0" t="0" r="0" b="0"/>
            <wp:docPr id="2021464799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21464799" name="Grafik 2021464799"/>
                    <pic:cNvPicPr/>
                  </pic:nvPicPr>
                  <pic:blipFill rotWithShape="1">
                    <a:blip r:embed="rId8">
                      <a:extLst>
                        <a:ext uri="{96DAC541-7B7A-43D3-8B79-37D633B846F1}">
                          <asvg:svgBlip xmlns:asvg="http://schemas.microsoft.com/office/drawing/2016/SVG/main" r:embed="rId9"/>
                        </a:ext>
                      </a:extLst>
                    </a:blip>
                    <a:srcRect t="12559" b="2259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539609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8EDBE2D" w14:textId="1FA39E18" w:rsidR="00ED48D0" w:rsidRPr="004C5917" w:rsidRDefault="00ED48D0" w:rsidP="00ED48D0">
      <w:pPr>
        <w:spacing w:line="276" w:lineRule="auto"/>
        <w:jc w:val="both"/>
        <w:rPr>
          <w:rFonts w:ascii="Arial" w:hAnsi="Arial" w:cs="Arial"/>
          <w:color w:val="000000" w:themeColor="text1"/>
          <w:kern w:val="24"/>
          <w:sz w:val="20"/>
          <w:szCs w:val="20"/>
        </w:rPr>
      </w:pPr>
      <w:r w:rsidRPr="005F35B4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 xml:space="preserve">Supplementary Fig. 1 | </w:t>
      </w:r>
      <w:r w:rsidRPr="003C237E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 xml:space="preserve">Characterization of </w:t>
      </w:r>
      <w:r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>diet</w:t>
      </w:r>
      <w:r w:rsidRPr="003C237E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>-induced alterations in cellular metabolism and differentiation</w:t>
      </w:r>
      <w:r w:rsidRPr="005F35B4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>.</w:t>
      </w:r>
      <w:r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 xml:space="preserve"> </w:t>
      </w:r>
      <w:r w:rsidRPr="003C237E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 xml:space="preserve">(a) </w:t>
      </w:r>
      <w:r w:rsidRPr="003C237E">
        <w:rPr>
          <w:rFonts w:ascii="Arial" w:hAnsi="Arial" w:cs="Arial"/>
          <w:color w:val="000000" w:themeColor="text1"/>
          <w:kern w:val="24"/>
          <w:sz w:val="20"/>
          <w:szCs w:val="20"/>
        </w:rPr>
        <w:t>Heatmap of significantly downregulated lipid molecules in faecal samples of mice after 6 weeks of HFD (n=</w:t>
      </w:r>
      <w:r w:rsidR="00753F13">
        <w:rPr>
          <w:rFonts w:ascii="Arial" w:hAnsi="Arial" w:cs="Arial"/>
          <w:color w:val="000000" w:themeColor="text1"/>
          <w:kern w:val="24"/>
          <w:sz w:val="20"/>
          <w:szCs w:val="20"/>
        </w:rPr>
        <w:t>4</w:t>
      </w:r>
      <w:r w:rsidRPr="003C237E">
        <w:rPr>
          <w:rFonts w:ascii="Arial" w:hAnsi="Arial" w:cs="Arial"/>
          <w:color w:val="000000" w:themeColor="text1"/>
          <w:kern w:val="24"/>
          <w:sz w:val="20"/>
          <w:szCs w:val="20"/>
        </w:rPr>
        <w:t>) in comparison to CD (n=</w:t>
      </w:r>
      <w:r w:rsidR="00753F13">
        <w:rPr>
          <w:rFonts w:ascii="Arial" w:hAnsi="Arial" w:cs="Arial"/>
          <w:color w:val="000000" w:themeColor="text1"/>
          <w:kern w:val="24"/>
          <w:sz w:val="20"/>
          <w:szCs w:val="20"/>
        </w:rPr>
        <w:t>5</w:t>
      </w:r>
      <w:r w:rsidRPr="003C237E">
        <w:rPr>
          <w:rFonts w:ascii="Arial" w:hAnsi="Arial" w:cs="Arial"/>
          <w:color w:val="000000" w:themeColor="text1"/>
          <w:kern w:val="24"/>
          <w:sz w:val="20"/>
          <w:szCs w:val="20"/>
        </w:rPr>
        <w:t>).</w:t>
      </w:r>
      <w:r w:rsidRPr="003C237E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 xml:space="preserve"> </w:t>
      </w:r>
      <w:r w:rsidRPr="005F35B4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>(b)</w:t>
      </w:r>
      <w:r w:rsidR="00F5636D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 xml:space="preserve"> </w:t>
      </w:r>
      <w:r w:rsidR="00F5636D">
        <w:rPr>
          <w:rFonts w:ascii="Arial" w:hAnsi="Arial" w:cs="Arial"/>
          <w:color w:val="000000" w:themeColor="text1"/>
          <w:kern w:val="24"/>
          <w:sz w:val="20"/>
          <w:szCs w:val="20"/>
        </w:rPr>
        <w:t>Expression</w:t>
      </w:r>
      <w:r w:rsidRPr="00F5636D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 of </w:t>
      </w:r>
      <w:r w:rsidRPr="00F5636D">
        <w:rPr>
          <w:rFonts w:ascii="Arial" w:hAnsi="Arial" w:cs="Arial"/>
          <w:i/>
          <w:iCs/>
          <w:color w:val="000000" w:themeColor="text1"/>
          <w:kern w:val="24"/>
          <w:sz w:val="20"/>
          <w:szCs w:val="20"/>
        </w:rPr>
        <w:t>INSR</w:t>
      </w:r>
      <w:r w:rsidRPr="00F5636D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 in HCEC-1CT cells (n=3) stimulated with 10 </w:t>
      </w:r>
      <w:r w:rsidRPr="00F5636D">
        <w:rPr>
          <w:rFonts w:ascii="Arial" w:hAnsi="Arial" w:cs="Arial"/>
          <w:i/>
          <w:iCs/>
          <w:color w:val="000000" w:themeColor="text1"/>
          <w:kern w:val="24"/>
          <w:sz w:val="20"/>
          <w:szCs w:val="20"/>
        </w:rPr>
        <w:t>µ</w:t>
      </w:r>
      <w:r w:rsidRPr="00F5636D">
        <w:rPr>
          <w:rFonts w:ascii="Arial" w:hAnsi="Arial" w:cs="Arial"/>
          <w:color w:val="000000" w:themeColor="text1"/>
          <w:kern w:val="24"/>
          <w:sz w:val="20"/>
          <w:szCs w:val="20"/>
        </w:rPr>
        <w:t>M AA</w:t>
      </w:r>
      <w:r w:rsidR="00753F13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 (n=3)</w:t>
      </w:r>
      <w:r w:rsidRPr="00F5636D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 relative to DMSO-treated HCEC-1CT </w:t>
      </w:r>
      <w:r w:rsidR="00753F13">
        <w:rPr>
          <w:rFonts w:ascii="Arial" w:hAnsi="Arial" w:cs="Arial"/>
          <w:color w:val="000000" w:themeColor="text1"/>
          <w:kern w:val="24"/>
          <w:sz w:val="20"/>
          <w:szCs w:val="20"/>
        </w:rPr>
        <w:t>(Ctrl, n=3)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. </w:t>
      </w:r>
      <w:r w:rsidRPr="005F35B4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 xml:space="preserve">(c) 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Relative expression of </w:t>
      </w:r>
      <w:r w:rsidRPr="005F35B4">
        <w:rPr>
          <w:rFonts w:ascii="Arial" w:hAnsi="Arial" w:cs="Arial"/>
          <w:i/>
          <w:iCs/>
          <w:color w:val="000000" w:themeColor="text1"/>
          <w:kern w:val="24"/>
          <w:sz w:val="20"/>
          <w:szCs w:val="20"/>
        </w:rPr>
        <w:t xml:space="preserve">COX1 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and </w:t>
      </w:r>
      <w:r w:rsidRPr="005F35B4">
        <w:rPr>
          <w:rFonts w:ascii="Arial" w:hAnsi="Arial" w:cs="Arial"/>
          <w:i/>
          <w:iCs/>
          <w:color w:val="000000" w:themeColor="text1"/>
          <w:kern w:val="24"/>
          <w:sz w:val="20"/>
          <w:szCs w:val="20"/>
        </w:rPr>
        <w:t>COX2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 in HCEC-1CT cells (n=4) stimulated with 10 </w:t>
      </w:r>
      <w:r w:rsidRPr="005F35B4">
        <w:rPr>
          <w:rFonts w:ascii="Arial" w:hAnsi="Arial" w:cs="Arial"/>
          <w:i/>
          <w:iCs/>
          <w:color w:val="000000" w:themeColor="text1"/>
          <w:kern w:val="24"/>
          <w:sz w:val="20"/>
          <w:szCs w:val="20"/>
        </w:rPr>
        <w:t>µ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>M AA</w:t>
      </w:r>
      <w:r w:rsidR="00753F13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 (n=4)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 compared to DMSO-treated HCEC-1C</w:t>
      </w:r>
      <w:r w:rsidR="00753F13">
        <w:rPr>
          <w:rFonts w:ascii="Arial" w:hAnsi="Arial" w:cs="Arial"/>
          <w:color w:val="000000" w:themeColor="text1"/>
          <w:kern w:val="24"/>
          <w:sz w:val="20"/>
          <w:szCs w:val="20"/>
        </w:rPr>
        <w:t>T (Ctrl, n=4)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>.</w:t>
      </w:r>
      <w:r w:rsidRPr="005F35B4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 xml:space="preserve"> (d) 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Expression of </w:t>
      </w:r>
      <w:r w:rsidR="00753F13">
        <w:rPr>
          <w:rFonts w:ascii="Arial" w:hAnsi="Arial" w:cs="Arial"/>
          <w:color w:val="000000" w:themeColor="text1"/>
          <w:kern w:val="24"/>
          <w:sz w:val="20"/>
          <w:szCs w:val="20"/>
        </w:rPr>
        <w:t>PU</w:t>
      </w:r>
      <w:r w:rsidR="009D22FC">
        <w:rPr>
          <w:rFonts w:ascii="Arial" w:hAnsi="Arial" w:cs="Arial"/>
          <w:color w:val="000000" w:themeColor="text1"/>
          <w:kern w:val="24"/>
          <w:sz w:val="20"/>
          <w:szCs w:val="20"/>
        </w:rPr>
        <w:t>FA</w:t>
      </w:r>
      <w:r w:rsidR="00753F13">
        <w:rPr>
          <w:rFonts w:ascii="Arial" w:hAnsi="Arial" w:cs="Arial"/>
          <w:color w:val="000000" w:themeColor="text1"/>
          <w:kern w:val="24"/>
          <w:sz w:val="20"/>
          <w:szCs w:val="20"/>
        </w:rPr>
        <w:t>-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>metabolizing enzymes in PA, OA, or SA-treated HCEC-1CT (n=3-5 per group) relative to DMSO-, H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  <w:vertAlign w:val="subscript"/>
        </w:rPr>
        <w:t>2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>O-, or EtOH-cultured HCEC-1CT (</w:t>
      </w:r>
      <w:r w:rsidR="00753F13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Ctrl, 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n=3-5 per control group) cells using RT-qPCR. </w:t>
      </w:r>
      <w:r w:rsidR="00753F13">
        <w:rPr>
          <w:rFonts w:ascii="Arial" w:hAnsi="Arial" w:cs="Arial"/>
          <w:color w:val="000000" w:themeColor="text1"/>
          <w:kern w:val="24"/>
          <w:sz w:val="20"/>
          <w:szCs w:val="20"/>
        </w:rPr>
        <w:t>Relative expression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 of </w:t>
      </w:r>
      <w:r w:rsidRPr="005F35B4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>(e)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 </w:t>
      </w:r>
      <w:r w:rsidRPr="005F35B4">
        <w:rPr>
          <w:rFonts w:ascii="Arial" w:hAnsi="Arial" w:cs="Arial"/>
          <w:i/>
          <w:iCs/>
          <w:color w:val="000000" w:themeColor="text1"/>
          <w:kern w:val="24"/>
          <w:sz w:val="20"/>
          <w:szCs w:val="20"/>
        </w:rPr>
        <w:t>Cox1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 and </w:t>
      </w:r>
      <w:r w:rsidRPr="005F35B4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>(f)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 </w:t>
      </w:r>
      <w:r w:rsidRPr="005F35B4">
        <w:rPr>
          <w:rFonts w:ascii="Arial" w:hAnsi="Arial" w:cs="Arial"/>
          <w:i/>
          <w:iCs/>
          <w:color w:val="000000" w:themeColor="text1"/>
          <w:kern w:val="24"/>
          <w:sz w:val="20"/>
          <w:szCs w:val="20"/>
        </w:rPr>
        <w:t>Cox2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 in murine colonic tissue of HFD-fed mice compared to CD-fed littermates (6 weeks: HFD n=6, CD n=6; 12 weeks: HFD n=5, CD n=3-4). </w:t>
      </w:r>
      <w:r w:rsidR="00F5636D" w:rsidRPr="005F35B4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>(</w:t>
      </w:r>
      <w:r w:rsidR="00F5636D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>g</w:t>
      </w:r>
      <w:r w:rsidR="00F5636D" w:rsidRPr="005F35B4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 xml:space="preserve">) </w:t>
      </w:r>
      <w:r w:rsidR="00F5636D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 xml:space="preserve">Top: </w:t>
      </w:r>
      <w:r w:rsidR="00F5636D" w:rsidRPr="005F35B4">
        <w:rPr>
          <w:rFonts w:ascii="Arial" w:hAnsi="Arial" w:cs="Arial"/>
          <w:sz w:val="20"/>
          <w:szCs w:val="20"/>
        </w:rPr>
        <w:t xml:space="preserve">Dot blot analysis using anti-MUC2 on colonic tissue from HFD- and CD-fed mice after 6 weeks (HFD n=5, CD n=4) and </w:t>
      </w:r>
      <w:r w:rsidR="00F5636D">
        <w:rPr>
          <w:rFonts w:ascii="Arial" w:hAnsi="Arial" w:cs="Arial"/>
          <w:b/>
          <w:bCs/>
          <w:sz w:val="20"/>
          <w:szCs w:val="20"/>
        </w:rPr>
        <w:t>bottom:</w:t>
      </w:r>
      <w:r w:rsidR="00F5636D" w:rsidRPr="005F35B4">
        <w:rPr>
          <w:rFonts w:ascii="Arial" w:hAnsi="Arial" w:cs="Arial"/>
          <w:sz w:val="20"/>
          <w:szCs w:val="20"/>
        </w:rPr>
        <w:t xml:space="preserve"> 12 weeks (each group n=9), </w:t>
      </w:r>
      <w:r w:rsidR="00F5636D">
        <w:rPr>
          <w:rFonts w:ascii="Arial" w:hAnsi="Arial" w:cs="Arial"/>
          <w:sz w:val="20"/>
          <w:szCs w:val="20"/>
        </w:rPr>
        <w:t>with</w:t>
      </w:r>
      <w:r w:rsidR="00F5636D" w:rsidRPr="005F35B4">
        <w:rPr>
          <w:rFonts w:ascii="Arial" w:hAnsi="Arial" w:cs="Arial"/>
          <w:sz w:val="20"/>
          <w:szCs w:val="20"/>
        </w:rPr>
        <w:t xml:space="preserve"> Swift Membrane Stain™ as</w:t>
      </w:r>
      <w:r w:rsidR="00F5636D">
        <w:rPr>
          <w:rFonts w:ascii="Arial" w:hAnsi="Arial" w:cs="Arial"/>
          <w:sz w:val="20"/>
          <w:szCs w:val="20"/>
        </w:rPr>
        <w:t xml:space="preserve"> l</w:t>
      </w:r>
      <w:r w:rsidR="00F5636D" w:rsidRPr="005F35B4">
        <w:rPr>
          <w:rFonts w:ascii="Arial" w:hAnsi="Arial" w:cs="Arial"/>
          <w:sz w:val="20"/>
          <w:szCs w:val="20"/>
        </w:rPr>
        <w:t>oading contro</w:t>
      </w:r>
      <w:r w:rsidR="00F5636D" w:rsidRPr="003C237E">
        <w:rPr>
          <w:rFonts w:ascii="Arial" w:hAnsi="Arial" w:cs="Arial"/>
          <w:sz w:val="20"/>
          <w:szCs w:val="20"/>
        </w:rPr>
        <w:t>l</w:t>
      </w:r>
      <w:r w:rsidR="00F5636D">
        <w:rPr>
          <w:rFonts w:ascii="Arial" w:hAnsi="Arial" w:cs="Arial"/>
          <w:sz w:val="20"/>
          <w:szCs w:val="20"/>
        </w:rPr>
        <w:t xml:space="preserve">. </w:t>
      </w:r>
      <w:r w:rsidRPr="005F35B4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>(</w:t>
      </w:r>
      <w:r w:rsidR="00F5636D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>h</w:t>
      </w:r>
      <w:r w:rsidRPr="005F35B4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 xml:space="preserve">) 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Percentage [%] of </w:t>
      </w:r>
      <w:r w:rsidRPr="005F35B4">
        <w:rPr>
          <w:rFonts w:ascii="Arial" w:hAnsi="Arial" w:cs="Arial"/>
          <w:i/>
          <w:iCs/>
          <w:color w:val="000000" w:themeColor="text1"/>
          <w:kern w:val="24"/>
          <w:sz w:val="20"/>
          <w:szCs w:val="20"/>
        </w:rPr>
        <w:t>Klf4</w:t>
      </w:r>
      <w:r w:rsidRPr="005F35B4">
        <w:rPr>
          <w:rFonts w:ascii="Cambria Math" w:hAnsi="Cambria Math" w:cs="Cambria Math"/>
          <w:color w:val="000000" w:themeColor="text1"/>
          <w:kern w:val="24"/>
          <w:sz w:val="20"/>
          <w:szCs w:val="20"/>
        </w:rPr>
        <w:t>⁺</w:t>
      </w:r>
      <w:r w:rsidRPr="005F35B4">
        <w:rPr>
          <w:rFonts w:ascii="Arial" w:hAnsi="Arial" w:cs="Arial"/>
          <w:i/>
          <w:iCs/>
          <w:color w:val="000000" w:themeColor="text1"/>
          <w:kern w:val="24"/>
          <w:sz w:val="20"/>
          <w:szCs w:val="20"/>
        </w:rPr>
        <w:t xml:space="preserve"> 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colonic </w:t>
      </w:r>
      <w:r w:rsidR="00F5636D">
        <w:rPr>
          <w:rFonts w:ascii="Arial" w:hAnsi="Arial" w:cs="Arial"/>
          <w:color w:val="000000" w:themeColor="text1"/>
          <w:kern w:val="24"/>
          <w:sz w:val="20"/>
          <w:szCs w:val="20"/>
        </w:rPr>
        <w:t>ECs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 across mouse colonic epithelial cells positive for </w:t>
      </w:r>
      <w:r w:rsidRPr="005F35B4">
        <w:rPr>
          <w:rFonts w:ascii="Arial" w:hAnsi="Arial" w:cs="Arial"/>
          <w:i/>
          <w:iCs/>
          <w:color w:val="000000" w:themeColor="text1"/>
          <w:kern w:val="24"/>
          <w:sz w:val="20"/>
          <w:szCs w:val="20"/>
        </w:rPr>
        <w:t>Lyz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, </w:t>
      </w:r>
      <w:r w:rsidRPr="005F35B4">
        <w:rPr>
          <w:rFonts w:ascii="Arial" w:hAnsi="Arial" w:cs="Arial"/>
          <w:i/>
          <w:iCs/>
          <w:color w:val="000000" w:themeColor="text1"/>
          <w:kern w:val="24"/>
          <w:sz w:val="20"/>
          <w:szCs w:val="20"/>
        </w:rPr>
        <w:t>Reg4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, </w:t>
      </w:r>
      <w:r w:rsidRPr="005F35B4">
        <w:rPr>
          <w:rFonts w:ascii="Arial" w:hAnsi="Arial" w:cs="Arial"/>
          <w:i/>
          <w:iCs/>
          <w:color w:val="000000" w:themeColor="text1"/>
          <w:kern w:val="24"/>
          <w:sz w:val="20"/>
          <w:szCs w:val="20"/>
        </w:rPr>
        <w:t>Bmi1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, and </w:t>
      </w:r>
      <w:r w:rsidRPr="005F35B4">
        <w:rPr>
          <w:rFonts w:ascii="Arial" w:hAnsi="Arial" w:cs="Arial"/>
          <w:i/>
          <w:iCs/>
          <w:color w:val="000000" w:themeColor="text1"/>
          <w:kern w:val="24"/>
          <w:sz w:val="20"/>
          <w:szCs w:val="20"/>
        </w:rPr>
        <w:t>Hes1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>. Single-cell transcriptomics dataset of colonic healthy mouse tissue publicly available at Tabula “Muris Senis, Large Intestine - A single-cell transcriptomic atlas characterizing ageing tissues in the mouse (10x)”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fldChar w:fldCharType="begin" w:fldLock="1"/>
      </w:r>
      <w:r w:rsidR="00842763">
        <w:rPr>
          <w:rFonts w:ascii="Arial" w:hAnsi="Arial" w:cs="Arial"/>
          <w:color w:val="000000" w:themeColor="text1"/>
          <w:kern w:val="24"/>
          <w:sz w:val="20"/>
          <w:szCs w:val="20"/>
        </w:rPr>
        <w:instrText>ADDIN CSL_CITATION {"citationItems":[{"id":"ITEM-1","itemData":{"DOI":"https://doi.org/10.1101/2021.04.05.438318","URL":"bioRxiv 2021.04.05","author":[{"dropping-particle":"","family":"CZI Single-Cell Biology","given":"","non-dropping-particle":"","parse-names":false,"suffix":""}],"container-title":"CELLxGENE: a performant, scalable exploration platform for high dimensional sparse matrices","id":"ITEM-1","issued":{"date-parts":[["0"]]},"title":"No Title","type":"webpage"},"uris":["http://www.mendeley.com/documents/?uuid=fd77eb43-2130-44f3-a170-88d2159e78d7"]}],"mendeley":{"formattedCitation":"&lt;sup&gt;41&lt;/sup&gt;","plainTextFormattedCitation":"41","previouslyFormattedCitation":"&lt;sup&gt;41&lt;/sup&gt;"},"properties":{"noteIndex":0},"schema":"https://github.com/citation-style-language/schema/raw/master/csl-citation.json"}</w:instrTex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fldChar w:fldCharType="separate"/>
      </w:r>
      <w:r w:rsidR="00FC0253" w:rsidRPr="00FC0253">
        <w:rPr>
          <w:rFonts w:ascii="Arial" w:hAnsi="Arial" w:cs="Arial"/>
          <w:noProof/>
          <w:color w:val="000000" w:themeColor="text1"/>
          <w:kern w:val="24"/>
          <w:sz w:val="20"/>
          <w:szCs w:val="20"/>
          <w:vertAlign w:val="superscript"/>
        </w:rPr>
        <w:t>41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fldChar w:fldCharType="end"/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>.</w:t>
      </w:r>
      <w:r w:rsidRPr="003C237E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 xml:space="preserve"> </w:t>
      </w:r>
      <w:r w:rsidRPr="003C237E">
        <w:rPr>
          <w:rFonts w:ascii="Arial" w:hAnsi="Arial" w:cs="Arial"/>
          <w:b/>
          <w:bCs/>
          <w:sz w:val="20"/>
          <w:szCs w:val="20"/>
        </w:rPr>
        <w:t>(</w:t>
      </w:r>
      <w:proofErr w:type="spellStart"/>
      <w:r>
        <w:rPr>
          <w:rFonts w:ascii="Arial" w:hAnsi="Arial" w:cs="Arial"/>
          <w:b/>
          <w:bCs/>
          <w:sz w:val="20"/>
          <w:szCs w:val="20"/>
        </w:rPr>
        <w:t>i</w:t>
      </w:r>
      <w:proofErr w:type="spellEnd"/>
      <w:r w:rsidRPr="003C237E">
        <w:rPr>
          <w:rFonts w:ascii="Arial" w:hAnsi="Arial" w:cs="Arial"/>
          <w:b/>
          <w:bCs/>
          <w:sz w:val="20"/>
          <w:szCs w:val="20"/>
        </w:rPr>
        <w:t>)</w:t>
      </w:r>
      <w:r>
        <w:rPr>
          <w:rFonts w:ascii="Arial" w:hAnsi="Arial" w:cs="Arial"/>
          <w:b/>
          <w:bCs/>
          <w:sz w:val="20"/>
          <w:szCs w:val="20"/>
        </w:rPr>
        <w:t xml:space="preserve"> </w:t>
      </w:r>
      <w:r w:rsidR="00753F13">
        <w:rPr>
          <w:rFonts w:ascii="Arial" w:hAnsi="Arial" w:cs="Arial"/>
          <w:b/>
          <w:bCs/>
          <w:sz w:val="20"/>
          <w:szCs w:val="20"/>
        </w:rPr>
        <w:t xml:space="preserve">Left: 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>Transcriptional differentiation profile of PA-stimulated HCEC-1CT cells (n=3) relative to DMSO-treated controls (</w:t>
      </w:r>
      <w:r w:rsidR="00753F13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Ctrl, 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>n=3)</w:t>
      </w:r>
      <w:r w:rsidR="00753F13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; </w:t>
      </w:r>
      <w:r w:rsidR="00753F13" w:rsidRPr="00753F13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>Mid: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 SA-stimulated HCEC-1CT cells (n=4) relative to EtOH-treated controls (</w:t>
      </w:r>
      <w:r w:rsidR="00753F13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Ctrl, 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>n=4)</w:t>
      </w:r>
      <w:r w:rsidR="00753F13">
        <w:rPr>
          <w:rFonts w:ascii="Arial" w:hAnsi="Arial" w:cs="Arial"/>
          <w:color w:val="000000" w:themeColor="text1"/>
          <w:kern w:val="24"/>
          <w:sz w:val="20"/>
          <w:szCs w:val="20"/>
        </w:rPr>
        <w:t>;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 </w:t>
      </w:r>
      <w:r w:rsidR="00753F13" w:rsidRPr="00753F13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>Righ</w:t>
      </w:r>
      <w:r w:rsidR="00F01B91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>t</w:t>
      </w:r>
      <w:r w:rsidR="00753F13" w:rsidRPr="00753F13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>: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 OA-stimulated</w:t>
      </w:r>
      <w:r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 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>HCEC-1CT cells (n=4) relative to H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  <w:vertAlign w:val="subscript"/>
        </w:rPr>
        <w:t>2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>O-treated controls (</w:t>
      </w:r>
      <w:r w:rsidR="00753F13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Ctrl, 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>n=4).</w:t>
      </w:r>
      <w:r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 </w:t>
      </w:r>
      <w:r w:rsidRPr="005F35B4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>(</w:t>
      </w:r>
      <w:r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>j</w:t>
      </w:r>
      <w:r w:rsidRPr="005F35B4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>)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 </w:t>
      </w:r>
      <w:r w:rsidRPr="005F35B4">
        <w:rPr>
          <w:rFonts w:ascii="Arial" w:hAnsi="Arial" w:cs="Arial"/>
          <w:i/>
          <w:iCs/>
          <w:color w:val="000000" w:themeColor="text1"/>
          <w:kern w:val="24"/>
          <w:sz w:val="20"/>
          <w:szCs w:val="20"/>
        </w:rPr>
        <w:t>CASP1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 expression in human colonic organoids following stimulation with 10 </w:t>
      </w:r>
      <w:r w:rsidRPr="005F35B4">
        <w:rPr>
          <w:rFonts w:ascii="Arial" w:hAnsi="Arial" w:cs="Arial"/>
          <w:i/>
          <w:iCs/>
          <w:color w:val="000000" w:themeColor="text1"/>
          <w:kern w:val="24"/>
          <w:sz w:val="20"/>
          <w:szCs w:val="20"/>
        </w:rPr>
        <w:t>µ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>M AA (n=5), normalized to paired DMSO-treated control organoids (</w:t>
      </w:r>
      <w:r w:rsidR="00753F13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Ctrl, 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lastRenderedPageBreak/>
        <w:t xml:space="preserve">n=5). </w:t>
      </w:r>
      <w:r w:rsidRPr="00C979B4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>(</w:t>
      </w:r>
      <w:r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>k</w:t>
      </w:r>
      <w:r w:rsidRPr="00C979B4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>)</w:t>
      </w:r>
      <w:r w:rsidRPr="00861CB1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861CB1" w:rsidRPr="00861CB1">
        <w:rPr>
          <w:rFonts w:ascii="Arial" w:hAnsi="Arial" w:cs="Arial"/>
          <w:sz w:val="20"/>
          <w:szCs w:val="20"/>
        </w:rPr>
        <w:t>IN</w:t>
      </w:r>
      <w:r w:rsidR="00861CB1" w:rsidRPr="00861CB1">
        <w:rPr>
          <w:rFonts w:ascii="Arial" w:hAnsi="Arial" w:cs="Arial"/>
          <w:color w:val="000000" w:themeColor="text1"/>
          <w:kern w:val="24"/>
          <w:sz w:val="20"/>
          <w:szCs w:val="20"/>
        </w:rPr>
        <w:t>SR</w:t>
      </w:r>
      <w:r w:rsidRPr="00861CB1">
        <w:rPr>
          <w:rFonts w:ascii="Arial" w:hAnsi="Arial" w:cs="Arial"/>
          <w:color w:val="000000" w:themeColor="text1"/>
          <w:kern w:val="24"/>
          <w:sz w:val="20"/>
          <w:szCs w:val="20"/>
        </w:rPr>
        <w:t>ß</w:t>
      </w:r>
      <w:proofErr w:type="spellEnd"/>
      <w:r w:rsidRPr="00C979B4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 detection</w:t>
      </w:r>
      <w:r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 </w:t>
      </w:r>
      <w:r w:rsidRPr="00C979B4">
        <w:rPr>
          <w:rFonts w:ascii="Arial" w:hAnsi="Arial" w:cs="Arial"/>
          <w:color w:val="000000" w:themeColor="text1"/>
          <w:kern w:val="24"/>
          <w:sz w:val="20"/>
          <w:szCs w:val="20"/>
        </w:rPr>
        <w:t>(</w:t>
      </w:r>
      <w:r>
        <w:rPr>
          <w:rFonts w:ascii="Arial" w:hAnsi="Arial" w:cs="Arial"/>
          <w:color w:val="000000" w:themeColor="text1"/>
          <w:kern w:val="24"/>
          <w:sz w:val="20"/>
          <w:szCs w:val="20"/>
        </w:rPr>
        <w:t>W</w:t>
      </w:r>
      <w:r w:rsidRPr="00C979B4">
        <w:rPr>
          <w:rFonts w:ascii="Arial" w:hAnsi="Arial" w:cs="Arial"/>
          <w:color w:val="000000" w:themeColor="text1"/>
          <w:kern w:val="24"/>
          <w:sz w:val="20"/>
          <w:szCs w:val="20"/>
        </w:rPr>
        <w:t>D n=5, CD n=5)</w:t>
      </w:r>
      <w:r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 and </w:t>
      </w:r>
      <w:r w:rsidRPr="00C979B4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>(</w:t>
      </w:r>
      <w:r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>l</w:t>
      </w:r>
      <w:r w:rsidRPr="00C979B4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>)</w:t>
      </w:r>
      <w:r w:rsidRPr="00C979B4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 </w:t>
      </w:r>
      <w:r>
        <w:rPr>
          <w:rFonts w:ascii="Arial" w:hAnsi="Arial" w:cs="Arial"/>
          <w:color w:val="000000" w:themeColor="text1"/>
          <w:kern w:val="24"/>
          <w:sz w:val="20"/>
          <w:szCs w:val="20"/>
        </w:rPr>
        <w:t>p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>hosphorylation status of AKT</w:t>
      </w:r>
      <w:r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 and </w:t>
      </w:r>
      <w:r w:rsidRPr="005F35B4">
        <w:rPr>
          <w:rFonts w:ascii="Arial" w:hAnsi="Arial" w:cs="Arial"/>
          <w:sz w:val="20"/>
          <w:szCs w:val="20"/>
        </w:rPr>
        <w:t>AMPKα</w:t>
      </w:r>
      <w:r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 (WD n=11, CD n=6)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 </w:t>
      </w:r>
      <w:r w:rsidRPr="00C979B4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in murine colonic tissue after </w:t>
      </w:r>
      <w:r>
        <w:rPr>
          <w:rFonts w:ascii="Arial" w:hAnsi="Arial" w:cs="Arial"/>
          <w:color w:val="000000" w:themeColor="text1"/>
          <w:kern w:val="24"/>
          <w:sz w:val="20"/>
          <w:szCs w:val="20"/>
        </w:rPr>
        <w:t>24</w:t>
      </w:r>
      <w:r w:rsidR="00753F13">
        <w:rPr>
          <w:rFonts w:ascii="Arial" w:hAnsi="Arial" w:cs="Arial"/>
          <w:color w:val="000000" w:themeColor="text1"/>
          <w:kern w:val="24"/>
          <w:sz w:val="20"/>
          <w:szCs w:val="20"/>
        </w:rPr>
        <w:t>-</w:t>
      </w:r>
      <w:r w:rsidRPr="00C979B4">
        <w:rPr>
          <w:rFonts w:ascii="Arial" w:hAnsi="Arial" w:cs="Arial"/>
          <w:color w:val="000000" w:themeColor="text1"/>
          <w:kern w:val="24"/>
          <w:sz w:val="20"/>
          <w:szCs w:val="20"/>
        </w:rPr>
        <w:t>week dietary</w:t>
      </w:r>
      <w:r w:rsidR="00753F13">
        <w:rPr>
          <w:rFonts w:ascii="Arial" w:hAnsi="Arial" w:cs="Arial"/>
          <w:color w:val="000000" w:themeColor="text1"/>
          <w:kern w:val="24"/>
          <w:sz w:val="20"/>
          <w:szCs w:val="20"/>
        </w:rPr>
        <w:t>-</w:t>
      </w:r>
      <w:r w:rsidRPr="00C979B4">
        <w:rPr>
          <w:rFonts w:ascii="Arial" w:hAnsi="Arial" w:cs="Arial"/>
          <w:color w:val="000000" w:themeColor="text1"/>
          <w:kern w:val="24"/>
          <w:sz w:val="20"/>
          <w:szCs w:val="20"/>
        </w:rPr>
        <w:t>intervention, determined by Western blot</w:t>
      </w:r>
      <w:r w:rsidR="00861CB1">
        <w:rPr>
          <w:rFonts w:ascii="Arial" w:hAnsi="Arial" w:cs="Arial"/>
          <w:color w:val="000000" w:themeColor="text1"/>
          <w:kern w:val="24"/>
          <w:sz w:val="20"/>
          <w:szCs w:val="20"/>
        </w:rPr>
        <w:t>ting</w:t>
      </w:r>
      <w:r w:rsidRPr="00C979B4">
        <w:rPr>
          <w:rFonts w:ascii="Arial" w:hAnsi="Arial" w:cs="Arial"/>
          <w:color w:val="000000" w:themeColor="text1"/>
          <w:kern w:val="24"/>
          <w:sz w:val="20"/>
          <w:szCs w:val="20"/>
        </w:rPr>
        <w:t>.</w:t>
      </w:r>
      <w:r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 </w:t>
      </w:r>
      <w:r w:rsidRPr="005F35B4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>(</w:t>
      </w:r>
      <w:r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>m</w:t>
      </w:r>
      <w:r w:rsidRPr="005F35B4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 xml:space="preserve">) 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Relative </w:t>
      </w:r>
      <w:r w:rsidRPr="005F35B4">
        <w:rPr>
          <w:rFonts w:ascii="Arial" w:hAnsi="Arial" w:cs="Arial"/>
          <w:i/>
          <w:iCs/>
          <w:color w:val="000000" w:themeColor="text1"/>
          <w:kern w:val="24"/>
          <w:sz w:val="20"/>
          <w:szCs w:val="20"/>
        </w:rPr>
        <w:t>MSH2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 expression of </w:t>
      </w:r>
      <w:r w:rsidR="00861CB1">
        <w:rPr>
          <w:rFonts w:ascii="Arial" w:hAnsi="Arial" w:cs="Arial"/>
          <w:color w:val="000000" w:themeColor="text1"/>
          <w:kern w:val="24"/>
          <w:sz w:val="20"/>
          <w:szCs w:val="20"/>
        </w:rPr>
        <w:t>FA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>-treated HCEC-1CT in comparison to the respective control treatment (each group n=4).</w:t>
      </w:r>
      <w:r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 </w:t>
      </w:r>
      <w:r w:rsidRPr="005F35B4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>(a)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>,</w:t>
      </w:r>
      <w:r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 xml:space="preserve"> </w:t>
      </w:r>
      <w:r w:rsidRPr="005F35B4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>(c)</w:t>
      </w:r>
      <w:r w:rsidR="00F96C07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, </w:t>
      </w:r>
      <w:r w:rsidR="00F96C07" w:rsidRPr="00F96C07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>(e)</w:t>
      </w:r>
      <w:r w:rsidR="00F96C07" w:rsidRPr="00F96C07">
        <w:rPr>
          <w:rFonts w:ascii="Arial" w:hAnsi="Arial" w:cs="Arial"/>
          <w:color w:val="000000" w:themeColor="text1"/>
          <w:kern w:val="24"/>
          <w:sz w:val="20"/>
          <w:szCs w:val="20"/>
        </w:rPr>
        <w:t>-</w:t>
      </w:r>
      <w:r w:rsidRPr="00F96C07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>(</w:t>
      </w:r>
      <w:r w:rsidRPr="005F35B4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>f)</w:t>
      </w:r>
      <w:r w:rsidR="00F96C07" w:rsidRPr="00F96C07">
        <w:rPr>
          <w:rFonts w:ascii="Arial" w:hAnsi="Arial" w:cs="Arial"/>
          <w:color w:val="000000" w:themeColor="text1"/>
          <w:kern w:val="24"/>
          <w:sz w:val="20"/>
          <w:szCs w:val="20"/>
        </w:rPr>
        <w:t>,</w:t>
      </w:r>
      <w:r w:rsidR="00F96C07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 xml:space="preserve"> (</w:t>
      </w:r>
      <w:proofErr w:type="spellStart"/>
      <w:r w:rsidR="00F96C07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>i</w:t>
      </w:r>
      <w:proofErr w:type="spellEnd"/>
      <w:r w:rsidR="00F96C07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>)</w:t>
      </w:r>
      <w:r w:rsidR="00F96C07" w:rsidRPr="00F96C07">
        <w:rPr>
          <w:rFonts w:ascii="Arial" w:hAnsi="Arial" w:cs="Arial"/>
          <w:color w:val="000000" w:themeColor="text1"/>
          <w:kern w:val="24"/>
          <w:sz w:val="20"/>
          <w:szCs w:val="20"/>
        </w:rPr>
        <w:t>,</w:t>
      </w:r>
      <w:r w:rsidR="00F96C07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 xml:space="preserve"> (m)</w:t>
      </w:r>
      <w:r w:rsidRPr="005F35B4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 xml:space="preserve"> 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>Two-way ANOVA with Fisher’s least significant difference (LSD) test</w:t>
      </w:r>
      <w:r w:rsidR="00F96C07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. </w:t>
      </w:r>
      <w:r w:rsidR="00F96C07" w:rsidRPr="00F96C07">
        <w:rPr>
          <w:rFonts w:ascii="Arial" w:hAnsi="Arial" w:cs="Arial"/>
          <w:b/>
          <w:kern w:val="24"/>
          <w:sz w:val="20"/>
          <w:szCs w:val="20"/>
        </w:rPr>
        <w:t>(b)</w:t>
      </w:r>
      <w:r w:rsidR="00F96C07">
        <w:rPr>
          <w:rFonts w:ascii="Arial" w:hAnsi="Arial" w:cs="Arial"/>
          <w:bCs/>
          <w:kern w:val="24"/>
          <w:sz w:val="20"/>
          <w:szCs w:val="20"/>
        </w:rPr>
        <w:t xml:space="preserve">, </w:t>
      </w:r>
      <w:r w:rsidR="00F96C07" w:rsidRPr="00DD3E49">
        <w:rPr>
          <w:rFonts w:ascii="Arial" w:hAnsi="Arial" w:cs="Arial"/>
          <w:b/>
          <w:kern w:val="24"/>
          <w:sz w:val="20"/>
          <w:szCs w:val="20"/>
        </w:rPr>
        <w:t>(</w:t>
      </w:r>
      <w:r w:rsidR="00F96C07" w:rsidRPr="005F35B4">
        <w:rPr>
          <w:rFonts w:ascii="Arial" w:hAnsi="Arial" w:cs="Arial"/>
          <w:b/>
          <w:kern w:val="24"/>
          <w:sz w:val="20"/>
          <w:szCs w:val="20"/>
        </w:rPr>
        <w:t xml:space="preserve">j) </w:t>
      </w:r>
      <w:r w:rsidR="00F96C07" w:rsidRPr="005F35B4">
        <w:rPr>
          <w:rFonts w:ascii="Arial" w:hAnsi="Arial" w:cs="Arial"/>
          <w:bCs/>
          <w:kern w:val="24"/>
          <w:sz w:val="20"/>
          <w:szCs w:val="20"/>
        </w:rPr>
        <w:t>Wilcoxon test</w:t>
      </w:r>
      <w:r w:rsidR="00F96C07">
        <w:rPr>
          <w:rFonts w:ascii="Arial" w:hAnsi="Arial" w:cs="Arial"/>
          <w:bCs/>
          <w:kern w:val="24"/>
          <w:sz w:val="20"/>
          <w:szCs w:val="20"/>
        </w:rPr>
        <w:t>.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 </w:t>
      </w:r>
      <w:r w:rsidRPr="005F35B4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>(</w:t>
      </w:r>
      <w:proofErr w:type="spellStart"/>
      <w:r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>i</w:t>
      </w:r>
      <w:proofErr w:type="spellEnd"/>
      <w:r w:rsidR="00F96C07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 xml:space="preserve">) </w:t>
      </w:r>
      <w:r w:rsidR="00F96C07" w:rsidRPr="00F96C07">
        <w:rPr>
          <w:rFonts w:ascii="Arial" w:hAnsi="Arial" w:cs="Arial"/>
          <w:color w:val="000000" w:themeColor="text1"/>
          <w:kern w:val="24"/>
          <w:sz w:val="20"/>
          <w:szCs w:val="20"/>
        </w:rPr>
        <w:t>Multiple Mann-Whitney test</w:t>
      </w:r>
      <w:r w:rsidRPr="00F96C07">
        <w:rPr>
          <w:rFonts w:ascii="Arial" w:hAnsi="Arial" w:cs="Arial"/>
          <w:kern w:val="24"/>
          <w:sz w:val="20"/>
          <w:szCs w:val="20"/>
        </w:rPr>
        <w:t xml:space="preserve"> with</w:t>
      </w:r>
      <w:r w:rsidRPr="005F35B4">
        <w:rPr>
          <w:rFonts w:ascii="Arial" w:hAnsi="Arial" w:cs="Arial"/>
          <w:bCs/>
          <w:kern w:val="24"/>
          <w:sz w:val="20"/>
          <w:szCs w:val="20"/>
        </w:rPr>
        <w:t xml:space="preserve"> unadjusted </w:t>
      </w:r>
      <w:r w:rsidRPr="005F35B4">
        <w:rPr>
          <w:rFonts w:ascii="Arial" w:hAnsi="Arial" w:cs="Arial"/>
          <w:bCs/>
          <w:i/>
          <w:iCs/>
          <w:kern w:val="24"/>
          <w:sz w:val="20"/>
          <w:szCs w:val="20"/>
        </w:rPr>
        <w:t>P</w:t>
      </w:r>
      <w:r w:rsidR="004C5917" w:rsidRPr="004C5917">
        <w:rPr>
          <w:rFonts w:ascii="Arial" w:hAnsi="Arial" w:cs="Arial"/>
          <w:bCs/>
          <w:kern w:val="24"/>
          <w:sz w:val="20"/>
          <w:szCs w:val="20"/>
        </w:rPr>
        <w:t>-</w:t>
      </w:r>
      <w:r w:rsidRPr="005F35B4">
        <w:rPr>
          <w:rFonts w:ascii="Arial" w:hAnsi="Arial" w:cs="Arial"/>
          <w:bCs/>
          <w:kern w:val="24"/>
          <w:sz w:val="20"/>
          <w:szCs w:val="20"/>
        </w:rPr>
        <w:t xml:space="preserve">values. </w:t>
      </w:r>
      <w:r w:rsidR="00F96C07" w:rsidRPr="00F96C07">
        <w:rPr>
          <w:rFonts w:ascii="Arial" w:hAnsi="Arial" w:cs="Arial"/>
          <w:b/>
          <w:kern w:val="24"/>
          <w:sz w:val="20"/>
          <w:szCs w:val="20"/>
        </w:rPr>
        <w:t>(a)</w:t>
      </w:r>
      <w:r w:rsidR="00F96C07">
        <w:rPr>
          <w:rFonts w:ascii="Arial" w:hAnsi="Arial" w:cs="Arial"/>
          <w:bCs/>
          <w:kern w:val="24"/>
          <w:sz w:val="20"/>
          <w:szCs w:val="20"/>
        </w:rPr>
        <w:t xml:space="preserve"> Data shown as log-transformed individual data point. </w:t>
      </w:r>
      <w:r w:rsidRPr="005F35B4">
        <w:rPr>
          <w:rFonts w:ascii="Arial" w:hAnsi="Arial" w:cs="Arial"/>
          <w:b/>
          <w:kern w:val="24"/>
          <w:sz w:val="20"/>
          <w:szCs w:val="20"/>
        </w:rPr>
        <w:t>(b</w:t>
      </w:r>
      <w:r w:rsidR="00F96C07">
        <w:rPr>
          <w:rFonts w:ascii="Arial" w:hAnsi="Arial" w:cs="Arial"/>
          <w:b/>
          <w:kern w:val="24"/>
          <w:sz w:val="20"/>
          <w:szCs w:val="20"/>
        </w:rPr>
        <w:t>)-(c)</w:t>
      </w:r>
      <w:r w:rsidR="00F96C07" w:rsidRPr="00F96C07">
        <w:rPr>
          <w:rFonts w:ascii="Arial" w:hAnsi="Arial" w:cs="Arial"/>
          <w:bCs/>
          <w:kern w:val="24"/>
          <w:sz w:val="20"/>
          <w:szCs w:val="20"/>
        </w:rPr>
        <w:t>,</w:t>
      </w:r>
      <w:r w:rsidR="00F96C07">
        <w:rPr>
          <w:rFonts w:ascii="Arial" w:hAnsi="Arial" w:cs="Arial"/>
          <w:b/>
          <w:kern w:val="24"/>
          <w:sz w:val="20"/>
          <w:szCs w:val="20"/>
        </w:rPr>
        <w:t xml:space="preserve"> (e)</w:t>
      </w:r>
      <w:r w:rsidR="00F96C07" w:rsidRPr="00F96C07">
        <w:rPr>
          <w:rFonts w:ascii="Arial" w:hAnsi="Arial" w:cs="Arial"/>
          <w:bCs/>
          <w:kern w:val="24"/>
          <w:sz w:val="20"/>
          <w:szCs w:val="20"/>
        </w:rPr>
        <w:t xml:space="preserve">, </w:t>
      </w:r>
      <w:r w:rsidR="00F96C07">
        <w:rPr>
          <w:rFonts w:ascii="Arial" w:hAnsi="Arial" w:cs="Arial"/>
          <w:b/>
          <w:kern w:val="24"/>
          <w:sz w:val="20"/>
          <w:szCs w:val="20"/>
        </w:rPr>
        <w:t>(j)</w:t>
      </w:r>
      <w:r w:rsidR="00F96C07" w:rsidRPr="00F96C07">
        <w:rPr>
          <w:rFonts w:ascii="Arial" w:hAnsi="Arial" w:cs="Arial"/>
          <w:bCs/>
          <w:kern w:val="24"/>
          <w:sz w:val="20"/>
          <w:szCs w:val="20"/>
        </w:rPr>
        <w:t>-</w:t>
      </w:r>
      <w:r w:rsidR="00F96C07">
        <w:rPr>
          <w:rFonts w:ascii="Arial" w:hAnsi="Arial" w:cs="Arial"/>
          <w:b/>
          <w:kern w:val="24"/>
          <w:sz w:val="20"/>
          <w:szCs w:val="20"/>
        </w:rPr>
        <w:t>(m)</w:t>
      </w:r>
      <w:r w:rsidRPr="005F35B4">
        <w:rPr>
          <w:rFonts w:ascii="Arial" w:hAnsi="Arial" w:cs="Arial"/>
          <w:bCs/>
          <w:kern w:val="24"/>
          <w:sz w:val="20"/>
          <w:szCs w:val="20"/>
        </w:rPr>
        <w:t xml:space="preserve"> </w:t>
      </w:r>
      <w:r w:rsidR="00F96C07">
        <w:rPr>
          <w:rFonts w:ascii="Arial" w:hAnsi="Arial" w:cs="Arial"/>
          <w:bCs/>
          <w:kern w:val="24"/>
          <w:sz w:val="20"/>
          <w:szCs w:val="20"/>
        </w:rPr>
        <w:t>B</w:t>
      </w:r>
      <w:r w:rsidR="00F96C07" w:rsidRPr="005F35B4">
        <w:rPr>
          <w:rFonts w:ascii="Arial" w:hAnsi="Arial" w:cs="Arial"/>
          <w:bCs/>
          <w:kern w:val="24"/>
          <w:sz w:val="20"/>
          <w:szCs w:val="20"/>
        </w:rPr>
        <w:t>ox plots depict the median and IQR with whiskers indicating the range</w:t>
      </w:r>
      <w:r w:rsidR="00F96C07">
        <w:rPr>
          <w:rFonts w:ascii="Arial" w:hAnsi="Arial" w:cs="Arial"/>
          <w:bCs/>
          <w:kern w:val="24"/>
          <w:sz w:val="20"/>
          <w:szCs w:val="20"/>
        </w:rPr>
        <w:t>.</w:t>
      </w:r>
      <w:r>
        <w:rPr>
          <w:rFonts w:ascii="Arial" w:hAnsi="Arial" w:cs="Arial"/>
          <w:bCs/>
          <w:kern w:val="24"/>
          <w:sz w:val="20"/>
          <w:szCs w:val="20"/>
        </w:rPr>
        <w:t xml:space="preserve"> </w:t>
      </w:r>
      <w:r w:rsidRPr="005F35B4">
        <w:rPr>
          <w:rFonts w:ascii="Arial" w:hAnsi="Arial" w:cs="Arial"/>
          <w:b/>
          <w:kern w:val="24"/>
          <w:sz w:val="20"/>
          <w:szCs w:val="20"/>
        </w:rPr>
        <w:t>(d)</w:t>
      </w:r>
      <w:r w:rsidRPr="005F35B4">
        <w:rPr>
          <w:rFonts w:ascii="Arial" w:hAnsi="Arial" w:cs="Arial"/>
          <w:bCs/>
          <w:kern w:val="24"/>
          <w:sz w:val="20"/>
          <w:szCs w:val="20"/>
        </w:rPr>
        <w:t xml:space="preserve"> </w:t>
      </w:r>
      <w:r w:rsidR="00DD3E49">
        <w:rPr>
          <w:rFonts w:ascii="Arial" w:hAnsi="Arial" w:cs="Arial"/>
          <w:bCs/>
          <w:kern w:val="24"/>
          <w:sz w:val="20"/>
          <w:szCs w:val="20"/>
        </w:rPr>
        <w:t>D</w:t>
      </w:r>
      <w:r w:rsidRPr="005F35B4">
        <w:rPr>
          <w:rFonts w:ascii="Arial" w:hAnsi="Arial" w:cs="Arial"/>
          <w:bCs/>
          <w:kern w:val="24"/>
          <w:sz w:val="20"/>
          <w:szCs w:val="20"/>
        </w:rPr>
        <w:t xml:space="preserve">ata depicted as median </w:t>
      </w:r>
      <w:r w:rsidR="00F96C07">
        <w:rPr>
          <w:rFonts w:ascii="Arial" w:hAnsi="Arial" w:cs="Arial"/>
          <w:bCs/>
          <w:kern w:val="24"/>
          <w:sz w:val="20"/>
          <w:szCs w:val="20"/>
        </w:rPr>
        <w:t xml:space="preserve">of log-transformed </w:t>
      </w:r>
      <w:r w:rsidR="004C5917">
        <w:rPr>
          <w:rFonts w:ascii="Arial" w:hAnsi="Arial" w:cs="Arial"/>
          <w:color w:val="000000" w:themeColor="text1"/>
          <w:kern w:val="24"/>
          <w:sz w:val="20"/>
          <w:szCs w:val="20"/>
        </w:rPr>
        <w:t>2</w:t>
      </w:r>
      <w:r w:rsidR="004C5917" w:rsidRPr="00F5636D">
        <w:rPr>
          <w:rFonts w:ascii="Arial" w:hAnsi="Arial" w:cs="Arial"/>
          <w:color w:val="000000" w:themeColor="text1"/>
          <w:kern w:val="24"/>
          <w:sz w:val="20"/>
          <w:szCs w:val="20"/>
          <w:vertAlign w:val="superscript"/>
        </w:rPr>
        <w:t>-∆Ct</w:t>
      </w:r>
      <w:r w:rsidR="004C5917" w:rsidRPr="004C5917">
        <w:rPr>
          <w:rFonts w:ascii="Arial" w:hAnsi="Arial" w:cs="Arial"/>
          <w:bCs/>
          <w:kern w:val="24"/>
          <w:sz w:val="20"/>
          <w:szCs w:val="20"/>
        </w:rPr>
        <w:t>.</w:t>
      </w:r>
      <w:r w:rsidR="004C5917">
        <w:rPr>
          <w:rFonts w:ascii="Arial" w:hAnsi="Arial" w:cs="Arial"/>
          <w:b/>
          <w:kern w:val="24"/>
          <w:sz w:val="20"/>
          <w:szCs w:val="20"/>
        </w:rPr>
        <w:t xml:space="preserve"> </w:t>
      </w:r>
      <w:r w:rsidRPr="005F35B4">
        <w:rPr>
          <w:rFonts w:ascii="Arial" w:hAnsi="Arial" w:cs="Arial"/>
          <w:b/>
          <w:kern w:val="24"/>
          <w:sz w:val="20"/>
          <w:szCs w:val="20"/>
        </w:rPr>
        <w:t>(</w:t>
      </w:r>
      <w:r>
        <w:rPr>
          <w:rFonts w:ascii="Arial" w:hAnsi="Arial" w:cs="Arial"/>
          <w:b/>
          <w:kern w:val="24"/>
          <w:sz w:val="20"/>
          <w:szCs w:val="20"/>
        </w:rPr>
        <w:t>h</w:t>
      </w:r>
      <w:r w:rsidRPr="005F35B4">
        <w:rPr>
          <w:rFonts w:ascii="Arial" w:hAnsi="Arial" w:cs="Arial"/>
          <w:b/>
          <w:kern w:val="24"/>
          <w:sz w:val="20"/>
          <w:szCs w:val="20"/>
        </w:rPr>
        <w:t>)</w:t>
      </w:r>
      <w:r w:rsidRPr="005F35B4">
        <w:rPr>
          <w:rFonts w:ascii="Arial" w:hAnsi="Arial" w:cs="Arial"/>
          <w:bCs/>
          <w:kern w:val="24"/>
          <w:sz w:val="20"/>
          <w:szCs w:val="20"/>
        </w:rPr>
        <w:t xml:space="preserve"> parts of a whole [%]. </w:t>
      </w:r>
      <w:r w:rsidR="004C5917" w:rsidRPr="005F35B4">
        <w:rPr>
          <w:rFonts w:ascii="Arial" w:hAnsi="Arial" w:cs="Arial"/>
          <w:b/>
          <w:kern w:val="24"/>
          <w:sz w:val="20"/>
          <w:szCs w:val="20"/>
        </w:rPr>
        <w:t>(b)</w:t>
      </w:r>
      <w:r w:rsidR="004C5917" w:rsidRPr="004C5917">
        <w:rPr>
          <w:rFonts w:ascii="Arial" w:hAnsi="Arial" w:cs="Arial"/>
          <w:bCs/>
          <w:kern w:val="24"/>
          <w:sz w:val="20"/>
          <w:szCs w:val="20"/>
        </w:rPr>
        <w:t>-</w:t>
      </w:r>
      <w:r w:rsidR="004C5917">
        <w:rPr>
          <w:rFonts w:ascii="Arial" w:hAnsi="Arial" w:cs="Arial"/>
          <w:b/>
          <w:kern w:val="24"/>
          <w:sz w:val="20"/>
          <w:szCs w:val="20"/>
        </w:rPr>
        <w:t xml:space="preserve">(c), </w:t>
      </w:r>
      <w:r w:rsidR="004C5917" w:rsidRPr="005F35B4">
        <w:rPr>
          <w:rFonts w:ascii="Arial" w:hAnsi="Arial" w:cs="Arial"/>
          <w:b/>
          <w:kern w:val="24"/>
          <w:sz w:val="20"/>
          <w:szCs w:val="20"/>
        </w:rPr>
        <w:t>(</w:t>
      </w:r>
      <w:proofErr w:type="spellStart"/>
      <w:r w:rsidR="004C5917">
        <w:rPr>
          <w:rFonts w:ascii="Arial" w:hAnsi="Arial" w:cs="Arial"/>
          <w:b/>
          <w:kern w:val="24"/>
          <w:sz w:val="20"/>
          <w:szCs w:val="20"/>
        </w:rPr>
        <w:t>i</w:t>
      </w:r>
      <w:proofErr w:type="spellEnd"/>
      <w:r w:rsidR="004C5917" w:rsidRPr="00C979B4">
        <w:rPr>
          <w:rFonts w:ascii="Arial" w:hAnsi="Arial" w:cs="Arial"/>
          <w:b/>
          <w:kern w:val="24"/>
          <w:sz w:val="20"/>
          <w:szCs w:val="20"/>
        </w:rPr>
        <w:t>)</w:t>
      </w:r>
      <w:r w:rsidR="004C5917" w:rsidRPr="00F4282A">
        <w:rPr>
          <w:rFonts w:ascii="Arial" w:hAnsi="Arial" w:cs="Arial"/>
          <w:bCs/>
          <w:kern w:val="24"/>
          <w:sz w:val="20"/>
          <w:szCs w:val="20"/>
        </w:rPr>
        <w:t>,</w:t>
      </w:r>
      <w:r w:rsidR="004C5917">
        <w:rPr>
          <w:rFonts w:ascii="Arial" w:hAnsi="Arial" w:cs="Arial"/>
          <w:b/>
          <w:kern w:val="24"/>
          <w:sz w:val="20"/>
          <w:szCs w:val="20"/>
        </w:rPr>
        <w:t xml:space="preserve"> </w:t>
      </w:r>
      <w:r w:rsidR="004C5917" w:rsidRPr="00C979B4">
        <w:rPr>
          <w:rFonts w:ascii="Arial" w:hAnsi="Arial" w:cs="Arial"/>
          <w:b/>
          <w:kern w:val="24"/>
          <w:sz w:val="20"/>
          <w:szCs w:val="20"/>
        </w:rPr>
        <w:t>(</w:t>
      </w:r>
      <w:r w:rsidR="004C5917">
        <w:rPr>
          <w:rFonts w:ascii="Arial" w:hAnsi="Arial" w:cs="Arial"/>
          <w:b/>
          <w:kern w:val="24"/>
          <w:sz w:val="20"/>
          <w:szCs w:val="20"/>
        </w:rPr>
        <w:t>j</w:t>
      </w:r>
      <w:r w:rsidR="004C5917" w:rsidRPr="00C979B4">
        <w:rPr>
          <w:rFonts w:ascii="Arial" w:hAnsi="Arial" w:cs="Arial"/>
          <w:b/>
          <w:kern w:val="24"/>
          <w:sz w:val="20"/>
          <w:szCs w:val="20"/>
        </w:rPr>
        <w:t>)</w:t>
      </w:r>
      <w:r w:rsidR="004C5917" w:rsidRPr="00F4282A">
        <w:rPr>
          <w:rFonts w:ascii="Arial" w:hAnsi="Arial" w:cs="Arial"/>
          <w:bCs/>
          <w:kern w:val="24"/>
          <w:sz w:val="20"/>
          <w:szCs w:val="20"/>
        </w:rPr>
        <w:t>,</w:t>
      </w:r>
      <w:r w:rsidR="004C5917">
        <w:rPr>
          <w:rFonts w:ascii="Arial" w:hAnsi="Arial" w:cs="Arial"/>
          <w:b/>
          <w:kern w:val="24"/>
          <w:sz w:val="20"/>
          <w:szCs w:val="20"/>
        </w:rPr>
        <w:t xml:space="preserve"> </w:t>
      </w:r>
      <w:r w:rsidR="004C5917" w:rsidRPr="00C979B4">
        <w:rPr>
          <w:rFonts w:ascii="Arial" w:hAnsi="Arial" w:cs="Arial"/>
          <w:b/>
          <w:kern w:val="24"/>
          <w:sz w:val="20"/>
          <w:szCs w:val="20"/>
        </w:rPr>
        <w:t>(</w:t>
      </w:r>
      <w:r w:rsidR="004C5917">
        <w:rPr>
          <w:rFonts w:ascii="Arial" w:hAnsi="Arial" w:cs="Arial"/>
          <w:b/>
          <w:kern w:val="24"/>
          <w:sz w:val="20"/>
          <w:szCs w:val="20"/>
        </w:rPr>
        <w:t>m</w:t>
      </w:r>
      <w:r w:rsidR="004C5917" w:rsidRPr="00C979B4">
        <w:rPr>
          <w:rFonts w:ascii="Arial" w:hAnsi="Arial" w:cs="Arial"/>
          <w:b/>
          <w:kern w:val="24"/>
          <w:sz w:val="20"/>
          <w:szCs w:val="20"/>
        </w:rPr>
        <w:t>)</w:t>
      </w:r>
      <w:r w:rsidR="004C5917" w:rsidRPr="005F35B4">
        <w:rPr>
          <w:rFonts w:ascii="Arial" w:hAnsi="Arial" w:cs="Arial"/>
          <w:b/>
          <w:kern w:val="24"/>
          <w:sz w:val="20"/>
          <w:szCs w:val="20"/>
        </w:rPr>
        <w:t xml:space="preserve"> </w:t>
      </w:r>
      <w:r w:rsidR="004C5917">
        <w:rPr>
          <w:rFonts w:ascii="Arial" w:hAnsi="Arial" w:cs="Arial"/>
          <w:bCs/>
          <w:kern w:val="24"/>
          <w:sz w:val="20"/>
          <w:szCs w:val="20"/>
        </w:rPr>
        <w:t>R</w:t>
      </w:r>
      <w:r w:rsidR="004C5917" w:rsidRPr="005F35B4">
        <w:rPr>
          <w:rFonts w:ascii="Arial" w:hAnsi="Arial" w:cs="Arial"/>
          <w:bCs/>
          <w:kern w:val="24"/>
          <w:sz w:val="20"/>
          <w:szCs w:val="20"/>
        </w:rPr>
        <w:t>elative values were calculated by normalizing to the paired control conditio</w:t>
      </w:r>
      <w:r w:rsidR="004C5917">
        <w:rPr>
          <w:rFonts w:ascii="Arial" w:hAnsi="Arial" w:cs="Arial"/>
          <w:bCs/>
          <w:kern w:val="24"/>
          <w:sz w:val="20"/>
          <w:szCs w:val="20"/>
        </w:rPr>
        <w:t xml:space="preserve">n (set to 1) and </w:t>
      </w:r>
      <w:r w:rsidRPr="005F35B4">
        <w:rPr>
          <w:rFonts w:ascii="Arial" w:hAnsi="Arial" w:cs="Arial"/>
          <w:b/>
          <w:kern w:val="24"/>
          <w:sz w:val="20"/>
          <w:szCs w:val="20"/>
        </w:rPr>
        <w:t>(e)</w:t>
      </w:r>
      <w:r>
        <w:rPr>
          <w:rFonts w:ascii="Arial" w:hAnsi="Arial" w:cs="Arial"/>
          <w:bCs/>
          <w:kern w:val="24"/>
          <w:sz w:val="20"/>
          <w:szCs w:val="20"/>
        </w:rPr>
        <w:t>,</w:t>
      </w:r>
      <w:r w:rsidRPr="005F35B4">
        <w:rPr>
          <w:rFonts w:ascii="Arial" w:hAnsi="Arial" w:cs="Arial"/>
          <w:b/>
          <w:kern w:val="24"/>
          <w:sz w:val="20"/>
          <w:szCs w:val="20"/>
        </w:rPr>
        <w:t xml:space="preserve"> (f)</w:t>
      </w:r>
      <w:r w:rsidRPr="005F35B4">
        <w:rPr>
          <w:rFonts w:ascii="Arial" w:hAnsi="Arial" w:cs="Arial"/>
          <w:bCs/>
          <w:kern w:val="24"/>
          <w:sz w:val="20"/>
          <w:szCs w:val="20"/>
        </w:rPr>
        <w:t xml:space="preserve"> </w:t>
      </w:r>
      <w:r w:rsidR="004C5917">
        <w:rPr>
          <w:rFonts w:ascii="Arial" w:hAnsi="Arial" w:cs="Arial"/>
          <w:bCs/>
          <w:kern w:val="24"/>
          <w:sz w:val="20"/>
          <w:szCs w:val="20"/>
        </w:rPr>
        <w:t>r</w:t>
      </w:r>
      <w:r w:rsidRPr="005F35B4">
        <w:rPr>
          <w:rFonts w:ascii="Arial" w:hAnsi="Arial" w:cs="Arial"/>
          <w:bCs/>
          <w:kern w:val="24"/>
          <w:sz w:val="20"/>
          <w:szCs w:val="20"/>
        </w:rPr>
        <w:t>elative values were determined by normalization to the median of the respective CD control group (set to 1)</w:t>
      </w:r>
      <w:r w:rsidR="004C5917">
        <w:rPr>
          <w:rFonts w:ascii="Arial" w:hAnsi="Arial" w:cs="Arial"/>
          <w:bCs/>
          <w:kern w:val="24"/>
          <w:sz w:val="20"/>
          <w:szCs w:val="20"/>
        </w:rPr>
        <w:t xml:space="preserve">. </w:t>
      </w:r>
      <w:r w:rsidR="004C5917"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>*</w:t>
      </w:r>
      <w:r w:rsidR="004C5917">
        <w:rPr>
          <w:rFonts w:ascii="Arial" w:hAnsi="Arial" w:cs="Arial"/>
          <w:i/>
          <w:iCs/>
          <w:color w:val="000000" w:themeColor="text1"/>
          <w:kern w:val="24"/>
          <w:sz w:val="20"/>
          <w:szCs w:val="20"/>
        </w:rPr>
        <w:t>P</w:t>
      </w:r>
      <w:r w:rsidR="004C5917"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>≤</w:t>
      </w:r>
      <w:r w:rsidR="004C5917">
        <w:rPr>
          <w:rFonts w:ascii="Arial" w:hAnsi="Arial" w:cs="Arial"/>
          <w:color w:val="000000" w:themeColor="text1"/>
          <w:kern w:val="24"/>
          <w:sz w:val="20"/>
          <w:szCs w:val="20"/>
        </w:rPr>
        <w:t>0</w:t>
      </w:r>
      <w:r w:rsidR="004C5917"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.05, 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>**</w:t>
      </w:r>
      <w:r>
        <w:rPr>
          <w:rFonts w:ascii="Arial" w:hAnsi="Arial" w:cs="Arial"/>
          <w:i/>
          <w:iCs/>
          <w:color w:val="000000" w:themeColor="text1"/>
          <w:kern w:val="24"/>
          <w:sz w:val="20"/>
          <w:szCs w:val="20"/>
        </w:rPr>
        <w:t>P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>≤</w:t>
      </w:r>
      <w:r>
        <w:rPr>
          <w:rFonts w:ascii="Arial" w:hAnsi="Arial" w:cs="Arial"/>
          <w:color w:val="000000" w:themeColor="text1"/>
          <w:kern w:val="24"/>
          <w:sz w:val="20"/>
          <w:szCs w:val="20"/>
        </w:rPr>
        <w:t>0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>.01, ***</w:t>
      </w:r>
      <w:r>
        <w:rPr>
          <w:rFonts w:ascii="Arial" w:hAnsi="Arial" w:cs="Arial"/>
          <w:color w:val="000000" w:themeColor="text1"/>
          <w:kern w:val="24"/>
          <w:sz w:val="20"/>
          <w:szCs w:val="20"/>
        </w:rPr>
        <w:t>*</w:t>
      </w:r>
      <w:r>
        <w:rPr>
          <w:rFonts w:ascii="Arial" w:hAnsi="Arial" w:cs="Arial"/>
          <w:i/>
          <w:iCs/>
          <w:color w:val="000000" w:themeColor="text1"/>
          <w:kern w:val="24"/>
          <w:sz w:val="20"/>
          <w:szCs w:val="20"/>
        </w:rPr>
        <w:t>P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>≤</w:t>
      </w:r>
      <w:r>
        <w:rPr>
          <w:rFonts w:ascii="Arial" w:hAnsi="Arial" w:cs="Arial"/>
          <w:color w:val="000000" w:themeColor="text1"/>
          <w:kern w:val="24"/>
          <w:sz w:val="20"/>
          <w:szCs w:val="20"/>
        </w:rPr>
        <w:t>0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.0001. </w:t>
      </w:r>
      <w:r w:rsidR="00F5636D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AA, arachidonic acid; EC, epithelial cell; </w:t>
      </w:r>
      <w:r w:rsidR="00861CB1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FA, fatty acid; 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>IQR, interquartile</w:t>
      </w:r>
      <w:r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 range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>;</w:t>
      </w:r>
      <w:r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 </w:t>
      </w:r>
      <w:r w:rsidR="00F5636D">
        <w:rPr>
          <w:rFonts w:ascii="Arial" w:hAnsi="Arial" w:cs="Arial"/>
          <w:color w:val="000000" w:themeColor="text1"/>
          <w:kern w:val="24"/>
          <w:sz w:val="20"/>
          <w:szCs w:val="20"/>
        </w:rPr>
        <w:t xml:space="preserve">OA, oleic acid; PA, palmitic acid; 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>PDO, patient-derived organoid</w:t>
      </w:r>
      <w:r w:rsidR="00F5636D">
        <w:rPr>
          <w:rFonts w:ascii="Arial" w:hAnsi="Arial" w:cs="Arial"/>
          <w:color w:val="000000" w:themeColor="text1"/>
          <w:kern w:val="24"/>
          <w:sz w:val="20"/>
          <w:szCs w:val="20"/>
        </w:rPr>
        <w:t>; SA, steric acid</w:t>
      </w:r>
      <w:r w:rsidR="00861CB1">
        <w:rPr>
          <w:rFonts w:ascii="Arial" w:hAnsi="Arial" w:cs="Arial"/>
          <w:color w:val="000000" w:themeColor="text1"/>
          <w:kern w:val="24"/>
          <w:sz w:val="20"/>
          <w:szCs w:val="20"/>
        </w:rPr>
        <w:t>; WD, western-style diet.</w:t>
      </w:r>
    </w:p>
    <w:p w14:paraId="2C0862A3" w14:textId="77777777" w:rsidR="00ED48D0" w:rsidRDefault="00ED48D0" w:rsidP="00ED48D0">
      <w:pPr>
        <w:spacing w:line="276" w:lineRule="auto"/>
        <w:jc w:val="both"/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</w:pPr>
    </w:p>
    <w:p w14:paraId="58BCC4BB" w14:textId="77777777" w:rsidR="00ED48D0" w:rsidRDefault="00ED48D0" w:rsidP="00ED48D0">
      <w:pPr>
        <w:spacing w:line="276" w:lineRule="auto"/>
        <w:jc w:val="both"/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</w:pPr>
    </w:p>
    <w:p w14:paraId="5CD418A4" w14:textId="77777777" w:rsidR="00ED48D0" w:rsidRDefault="00ED48D0" w:rsidP="00ED48D0">
      <w:pPr>
        <w:spacing w:line="276" w:lineRule="auto"/>
        <w:jc w:val="both"/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</w:pPr>
    </w:p>
    <w:p w14:paraId="4FC23C32" w14:textId="77777777" w:rsidR="00ED48D0" w:rsidRPr="005F35B4" w:rsidRDefault="00ED48D0" w:rsidP="00ED48D0">
      <w:pPr>
        <w:spacing w:line="276" w:lineRule="auto"/>
        <w:jc w:val="both"/>
        <w:rPr>
          <w:rFonts w:ascii="Arial" w:hAnsi="Arial" w:cs="Arial"/>
          <w:color w:val="000000" w:themeColor="text1"/>
          <w:kern w:val="24"/>
          <w:sz w:val="20"/>
          <w:szCs w:val="20"/>
        </w:rPr>
      </w:pPr>
    </w:p>
    <w:p w14:paraId="698C243A" w14:textId="77777777" w:rsidR="00ED48D0" w:rsidRPr="005F35B4" w:rsidRDefault="00ED48D0" w:rsidP="00ED48D0">
      <w:pPr>
        <w:rPr>
          <w:rFonts w:ascii="Arial" w:hAnsi="Arial" w:cs="Arial"/>
          <w:color w:val="000000" w:themeColor="text1"/>
          <w:kern w:val="24"/>
          <w:sz w:val="20"/>
          <w:szCs w:val="20"/>
        </w:rPr>
      </w:pP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br w:type="page"/>
      </w:r>
    </w:p>
    <w:p w14:paraId="5803CC54" w14:textId="3F3C279E" w:rsidR="00ED48D0" w:rsidRPr="005F35B4" w:rsidRDefault="00ED48D0" w:rsidP="00ED48D0">
      <w:pPr>
        <w:spacing w:line="276" w:lineRule="auto"/>
        <w:jc w:val="both"/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</w:pPr>
      <w:r w:rsidRPr="005F35B4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lastRenderedPageBreak/>
        <w:t xml:space="preserve">Supplementary Figure </w:t>
      </w:r>
      <w:r w:rsidR="009844C0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>2</w:t>
      </w:r>
    </w:p>
    <w:p w14:paraId="24C2A83B" w14:textId="3F2D7694" w:rsidR="00ED48D0" w:rsidRPr="005F35B4" w:rsidRDefault="001573C4" w:rsidP="00ED48D0">
      <w:pPr>
        <w:spacing w:line="276" w:lineRule="auto"/>
        <w:jc w:val="both"/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</w:pPr>
      <w:r>
        <w:rPr>
          <w:rFonts w:ascii="Arial" w:hAnsi="Arial" w:cs="Arial"/>
          <w:b/>
          <w:bCs/>
          <w:noProof/>
          <w:color w:val="000000" w:themeColor="text1"/>
          <w:kern w:val="24"/>
          <w:sz w:val="20"/>
          <w:szCs w:val="20"/>
        </w:rPr>
        <w:drawing>
          <wp:inline distT="0" distB="0" distL="0" distR="0" wp14:anchorId="4E2ADBDD" wp14:editId="712714DC">
            <wp:extent cx="6269553" cy="2213825"/>
            <wp:effectExtent l="0" t="0" r="0" b="0"/>
            <wp:docPr id="2055150004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5150004" name="Grafik 2055150004"/>
                    <pic:cNvPicPr/>
                  </pic:nvPicPr>
                  <pic:blipFill rotWithShape="1">
                    <a:blip r:embed="rId10">
                      <a:extLst>
                        <a:ext uri="{96DAC541-7B7A-43D3-8B79-37D633B846F1}">
                          <asvg:svgBlip xmlns:asvg="http://schemas.microsoft.com/office/drawing/2016/SVG/main" r:embed="rId11"/>
                        </a:ext>
                      </a:extLst>
                    </a:blip>
                    <a:srcRect t="3077" b="7247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97686" cy="222375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ABCA09F" w14:textId="43EDFE21" w:rsidR="00ED48D0" w:rsidRPr="005F35B4" w:rsidRDefault="00ED48D0" w:rsidP="00ED48D0">
      <w:pPr>
        <w:spacing w:line="276" w:lineRule="auto"/>
        <w:jc w:val="both"/>
        <w:rPr>
          <w:rFonts w:ascii="Arial" w:hAnsi="Arial" w:cs="Arial"/>
          <w:color w:val="000000" w:themeColor="text1"/>
          <w:kern w:val="24"/>
          <w:sz w:val="20"/>
          <w:szCs w:val="20"/>
        </w:rPr>
      </w:pPr>
      <w:r w:rsidRPr="005F35B4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 xml:space="preserve">Supplementary Fig. </w:t>
      </w:r>
      <w:r w:rsidR="009844C0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>2</w:t>
      </w:r>
      <w:r w:rsidRPr="005F35B4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t xml:space="preserve"> | Basal growth of colonic organoid derived from WD- and CD-fed mice. </w:t>
      </w:r>
      <w:r w:rsidRPr="005F35B4"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  <w:br/>
        <w:t xml:space="preserve">(a) </w:t>
      </w:r>
      <w:r w:rsidRPr="005F35B4">
        <w:rPr>
          <w:rFonts w:ascii="Arial" w:hAnsi="Arial" w:cs="Arial"/>
          <w:color w:val="000000" w:themeColor="text1"/>
          <w:kern w:val="24"/>
          <w:sz w:val="20"/>
          <w:szCs w:val="20"/>
        </w:rPr>
        <w:t>Representative brightfield microscopy image tracing of murine colonic organoid from WD- and CD-fed mice at day 0, day 3, day 5, day 7 and day 10 of basal cultivation.</w:t>
      </w:r>
    </w:p>
    <w:p w14:paraId="4855F8C9" w14:textId="67EDE66E" w:rsidR="00ED48D0" w:rsidRDefault="00ED48D0">
      <w:pPr>
        <w:rPr>
          <w:rFonts w:ascii="Arial" w:hAnsi="Arial" w:cs="Arial"/>
          <w:color w:val="000000"/>
          <w:sz w:val="20"/>
          <w:szCs w:val="20"/>
        </w:rPr>
      </w:pPr>
      <w:r>
        <w:rPr>
          <w:rFonts w:ascii="Arial" w:hAnsi="Arial" w:cs="Arial"/>
          <w:color w:val="000000"/>
          <w:sz w:val="20"/>
          <w:szCs w:val="20"/>
        </w:rPr>
        <w:br w:type="page"/>
      </w:r>
    </w:p>
    <w:p w14:paraId="7EA33949" w14:textId="77777777" w:rsidR="00ED48D0" w:rsidRDefault="00ED48D0" w:rsidP="00ED48D0">
      <w:pPr>
        <w:rPr>
          <w:rFonts w:ascii="Arial" w:hAnsi="Arial" w:cs="Arial"/>
          <w:b/>
          <w:bCs/>
          <w:color w:val="000000" w:themeColor="text1"/>
          <w:sz w:val="20"/>
          <w:szCs w:val="20"/>
        </w:rPr>
      </w:pPr>
      <w:r w:rsidRPr="00162957">
        <w:rPr>
          <w:rFonts w:ascii="Arial" w:hAnsi="Arial" w:cs="Arial"/>
          <w:b/>
          <w:bCs/>
          <w:color w:val="000000" w:themeColor="text1"/>
          <w:sz w:val="20"/>
          <w:szCs w:val="20"/>
        </w:rPr>
        <w:lastRenderedPageBreak/>
        <w:t>Supplementary Tables</w:t>
      </w:r>
    </w:p>
    <w:p w14:paraId="182C30F1" w14:textId="77777777" w:rsidR="00AE26B6" w:rsidRPr="001062F4" w:rsidRDefault="00AE26B6" w:rsidP="00AE26B6">
      <w:pPr>
        <w:spacing w:line="360" w:lineRule="auto"/>
        <w:jc w:val="both"/>
        <w:rPr>
          <w:rFonts w:ascii="Times New Roman" w:eastAsia="Times New Roman" w:hAnsi="Times New Roman" w:cs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eastAsia="x-none" w:bidi="x-none"/>
        </w:rPr>
      </w:pPr>
      <w:r w:rsidRPr="001062F4">
        <w:rPr>
          <w:rFonts w:ascii="Arial" w:hAnsi="Arial" w:cs="Arial"/>
          <w:b/>
          <w:bCs/>
          <w:color w:val="000000" w:themeColor="text1"/>
          <w:kern w:val="24"/>
          <w:sz w:val="20"/>
          <w:szCs w:val="20"/>
          <w:lang w:eastAsia="de-DE"/>
        </w:rPr>
        <w:t xml:space="preserve">Supplementary Table </w:t>
      </w:r>
      <w:r>
        <w:rPr>
          <w:rFonts w:ascii="Arial" w:hAnsi="Arial" w:cs="Arial"/>
          <w:b/>
          <w:bCs/>
          <w:color w:val="000000" w:themeColor="text1"/>
          <w:kern w:val="24"/>
          <w:sz w:val="20"/>
          <w:szCs w:val="20"/>
          <w:lang w:eastAsia="de-DE"/>
        </w:rPr>
        <w:t>1</w:t>
      </w:r>
      <w:r w:rsidRPr="001062F4">
        <w:rPr>
          <w:rFonts w:ascii="Arial" w:hAnsi="Arial" w:cs="Arial"/>
          <w:b/>
          <w:bCs/>
          <w:color w:val="000000" w:themeColor="text1"/>
          <w:kern w:val="24"/>
          <w:sz w:val="20"/>
          <w:szCs w:val="20"/>
          <w:lang w:eastAsia="de-DE"/>
        </w:rPr>
        <w:t xml:space="preserve">. </w:t>
      </w:r>
      <w:r w:rsidRPr="001062F4">
        <w:rPr>
          <w:rFonts w:ascii="Arial" w:hAnsi="Arial" w:cs="Arial"/>
          <w:color w:val="000000" w:themeColor="text1"/>
          <w:kern w:val="24"/>
          <w:sz w:val="20"/>
          <w:szCs w:val="20"/>
          <w:lang w:eastAsia="de-DE"/>
        </w:rPr>
        <w:t>Diet composition as provided by the manufacturers.</w:t>
      </w:r>
    </w:p>
    <w:tbl>
      <w:tblPr>
        <w:tblStyle w:val="Tabellenraster"/>
        <w:tblW w:w="9485" w:type="dxa"/>
        <w:tblInd w:w="-5" w:type="dxa"/>
        <w:tblLook w:val="04A0" w:firstRow="1" w:lastRow="0" w:firstColumn="1" w:lastColumn="0" w:noHBand="0" w:noVBand="1"/>
      </w:tblPr>
      <w:tblGrid>
        <w:gridCol w:w="1575"/>
        <w:gridCol w:w="1620"/>
        <w:gridCol w:w="1307"/>
        <w:gridCol w:w="1944"/>
        <w:gridCol w:w="1586"/>
        <w:gridCol w:w="1453"/>
      </w:tblGrid>
      <w:tr w:rsidR="00AE26B6" w:rsidRPr="001062F4" w14:paraId="2425DAE2" w14:textId="77777777" w:rsidTr="004B70F5">
        <w:trPr>
          <w:trHeight w:val="795"/>
        </w:trPr>
        <w:tc>
          <w:tcPr>
            <w:tcW w:w="1575" w:type="dxa"/>
          </w:tcPr>
          <w:p w14:paraId="725E5913" w14:textId="77777777" w:rsidR="00AE26B6" w:rsidRPr="00444340" w:rsidRDefault="00AE26B6" w:rsidP="00CC13A4">
            <w:pPr>
              <w:rPr>
                <w:rFonts w:ascii="Arial" w:hAnsi="Arial" w:cs="Arial"/>
                <w:b/>
                <w:bCs/>
                <w:color w:val="000000" w:themeColor="text1"/>
                <w:kern w:val="24"/>
                <w:sz w:val="18"/>
                <w:szCs w:val="18"/>
                <w:lang w:eastAsia="de-DE"/>
              </w:rPr>
            </w:pPr>
            <w:r w:rsidRPr="00444340">
              <w:rPr>
                <w:rFonts w:ascii="Arial" w:hAnsi="Arial" w:cs="Arial"/>
                <w:b/>
                <w:bCs/>
                <w:color w:val="000000" w:themeColor="text1"/>
                <w:kern w:val="24"/>
                <w:sz w:val="18"/>
                <w:szCs w:val="18"/>
                <w:lang w:eastAsia="de-DE"/>
              </w:rPr>
              <w:t>Macronutrient</w:t>
            </w:r>
          </w:p>
        </w:tc>
        <w:tc>
          <w:tcPr>
            <w:tcW w:w="1620" w:type="dxa"/>
          </w:tcPr>
          <w:p w14:paraId="288C31B4" w14:textId="77777777" w:rsidR="00AE26B6" w:rsidRPr="00444340" w:rsidRDefault="00AE26B6" w:rsidP="00CC13A4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kern w:val="24"/>
                <w:sz w:val="18"/>
                <w:szCs w:val="18"/>
                <w:lang w:eastAsia="de-DE"/>
              </w:rPr>
            </w:pPr>
            <w:r w:rsidRPr="00444340">
              <w:rPr>
                <w:rFonts w:ascii="Arial" w:hAnsi="Arial" w:cs="Arial"/>
                <w:b/>
                <w:bCs/>
                <w:color w:val="000000" w:themeColor="text1"/>
                <w:kern w:val="24"/>
                <w:sz w:val="18"/>
                <w:szCs w:val="18"/>
                <w:lang w:eastAsia="de-DE"/>
              </w:rPr>
              <w:t xml:space="preserve"> Autoclavable Rodent Diet 5010 </w:t>
            </w:r>
            <w:r w:rsidRPr="00444340">
              <w:rPr>
                <w:rFonts w:ascii="Arial" w:hAnsi="Arial" w:cs="Arial"/>
                <w:b/>
                <w:bCs/>
                <w:color w:val="000000" w:themeColor="text1"/>
                <w:kern w:val="24"/>
                <w:sz w:val="18"/>
                <w:szCs w:val="18"/>
                <w:lang w:eastAsia="de-DE"/>
              </w:rPr>
              <w:br/>
            </w:r>
          </w:p>
        </w:tc>
        <w:tc>
          <w:tcPr>
            <w:tcW w:w="1307" w:type="dxa"/>
          </w:tcPr>
          <w:p w14:paraId="255B8D5A" w14:textId="77777777" w:rsidR="00AE26B6" w:rsidRPr="00444340" w:rsidRDefault="00AE26B6" w:rsidP="00CC13A4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kern w:val="24"/>
                <w:sz w:val="18"/>
                <w:szCs w:val="18"/>
                <w:lang w:eastAsia="de-DE"/>
              </w:rPr>
            </w:pPr>
            <w:r w:rsidRPr="00444340">
              <w:rPr>
                <w:rFonts w:ascii="Arial" w:hAnsi="Arial" w:cs="Arial"/>
                <w:b/>
                <w:bCs/>
                <w:color w:val="000000" w:themeColor="text1"/>
                <w:kern w:val="24"/>
                <w:sz w:val="18"/>
                <w:szCs w:val="18"/>
                <w:lang w:eastAsia="de-DE"/>
              </w:rPr>
              <w:t xml:space="preserve">D12450B </w:t>
            </w:r>
            <w:r w:rsidRPr="00444340">
              <w:rPr>
                <w:rFonts w:ascii="Arial" w:hAnsi="Arial" w:cs="Arial"/>
                <w:b/>
                <w:bCs/>
                <w:color w:val="000000" w:themeColor="text1"/>
                <w:kern w:val="24"/>
                <w:sz w:val="18"/>
                <w:szCs w:val="18"/>
                <w:lang w:eastAsia="de-DE"/>
              </w:rPr>
              <w:br/>
            </w:r>
          </w:p>
        </w:tc>
        <w:tc>
          <w:tcPr>
            <w:tcW w:w="1944" w:type="dxa"/>
          </w:tcPr>
          <w:p w14:paraId="444A69B2" w14:textId="77777777" w:rsidR="00AE26B6" w:rsidRPr="00444340" w:rsidRDefault="00AE26B6" w:rsidP="00CC13A4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kern w:val="24"/>
                <w:sz w:val="18"/>
                <w:szCs w:val="18"/>
                <w:lang w:eastAsia="de-DE"/>
              </w:rPr>
            </w:pPr>
            <w:r w:rsidRPr="00444340">
              <w:rPr>
                <w:rFonts w:ascii="Arial" w:hAnsi="Arial" w:cs="Arial"/>
                <w:b/>
                <w:bCs/>
                <w:color w:val="000000" w:themeColor="text1"/>
                <w:kern w:val="24"/>
                <w:sz w:val="18"/>
                <w:szCs w:val="18"/>
                <w:lang w:eastAsia="de-DE"/>
              </w:rPr>
              <w:t xml:space="preserve">D12492i </w:t>
            </w:r>
            <w:r w:rsidRPr="00444340">
              <w:rPr>
                <w:rFonts w:ascii="Arial" w:hAnsi="Arial" w:cs="Arial"/>
                <w:b/>
                <w:bCs/>
                <w:color w:val="000000" w:themeColor="text1"/>
                <w:kern w:val="24"/>
                <w:sz w:val="18"/>
                <w:szCs w:val="18"/>
                <w:lang w:eastAsia="de-DE"/>
              </w:rPr>
              <w:br/>
            </w:r>
          </w:p>
        </w:tc>
        <w:tc>
          <w:tcPr>
            <w:tcW w:w="1586" w:type="dxa"/>
          </w:tcPr>
          <w:p w14:paraId="75C5ADBF" w14:textId="77777777" w:rsidR="00AE26B6" w:rsidRPr="00444340" w:rsidRDefault="00AE26B6" w:rsidP="00CC13A4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kern w:val="24"/>
                <w:sz w:val="18"/>
                <w:szCs w:val="18"/>
                <w:lang w:eastAsia="de-DE"/>
              </w:rPr>
            </w:pPr>
            <w:r w:rsidRPr="00444340">
              <w:rPr>
                <w:rFonts w:ascii="Arial" w:hAnsi="Arial" w:cs="Arial"/>
                <w:b/>
                <w:bCs/>
                <w:color w:val="000000" w:themeColor="text1"/>
                <w:kern w:val="24"/>
                <w:sz w:val="18"/>
                <w:szCs w:val="18"/>
                <w:lang w:eastAsia="de-DE"/>
              </w:rPr>
              <w:t>D12331</w:t>
            </w:r>
          </w:p>
        </w:tc>
        <w:tc>
          <w:tcPr>
            <w:tcW w:w="1453" w:type="dxa"/>
          </w:tcPr>
          <w:p w14:paraId="3BA781A8" w14:textId="77777777" w:rsidR="00AE26B6" w:rsidRPr="00444340" w:rsidRDefault="00AE26B6" w:rsidP="00CC13A4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kern w:val="24"/>
                <w:sz w:val="18"/>
                <w:szCs w:val="18"/>
                <w:lang w:eastAsia="de-DE"/>
              </w:rPr>
            </w:pPr>
            <w:r w:rsidRPr="00444340">
              <w:rPr>
                <w:rFonts w:ascii="Arial" w:hAnsi="Arial" w:cs="Arial"/>
                <w:b/>
                <w:bCs/>
                <w:color w:val="000000" w:themeColor="text1"/>
                <w:kern w:val="24"/>
                <w:sz w:val="18"/>
                <w:szCs w:val="18"/>
                <w:lang w:eastAsia="de-DE"/>
              </w:rPr>
              <w:t xml:space="preserve">Control (to </w:t>
            </w:r>
            <w:proofErr w:type="spellStart"/>
            <w:r w:rsidRPr="00444340">
              <w:rPr>
                <w:rFonts w:ascii="Arial" w:hAnsi="Arial" w:cs="Arial"/>
                <w:b/>
                <w:bCs/>
                <w:color w:val="000000" w:themeColor="text1"/>
                <w:kern w:val="24"/>
                <w:sz w:val="18"/>
                <w:szCs w:val="18"/>
                <w:lang w:eastAsia="de-DE"/>
              </w:rPr>
              <w:t>Surwit</w:t>
            </w:r>
            <w:proofErr w:type="spellEnd"/>
            <w:r w:rsidRPr="00444340">
              <w:rPr>
                <w:rFonts w:ascii="Arial" w:hAnsi="Arial" w:cs="Arial"/>
                <w:b/>
                <w:bCs/>
                <w:color w:val="000000" w:themeColor="text1"/>
                <w:kern w:val="24"/>
                <w:sz w:val="18"/>
                <w:szCs w:val="18"/>
                <w:lang w:eastAsia="de-DE"/>
              </w:rPr>
              <w:t>)</w:t>
            </w:r>
          </w:p>
        </w:tc>
      </w:tr>
      <w:tr w:rsidR="00AE26B6" w:rsidRPr="001062F4" w14:paraId="7984A0EC" w14:textId="77777777" w:rsidTr="004B70F5">
        <w:trPr>
          <w:trHeight w:val="547"/>
        </w:trPr>
        <w:tc>
          <w:tcPr>
            <w:tcW w:w="1575" w:type="dxa"/>
          </w:tcPr>
          <w:p w14:paraId="5B4AC334" w14:textId="77777777" w:rsidR="00AE26B6" w:rsidRPr="00444340" w:rsidRDefault="00AE26B6" w:rsidP="00CC13A4">
            <w:pPr>
              <w:rPr>
                <w:rFonts w:ascii="Arial" w:hAnsi="Arial" w:cs="Arial"/>
                <w:b/>
                <w:bCs/>
                <w:color w:val="000000" w:themeColor="text1"/>
                <w:kern w:val="24"/>
                <w:sz w:val="18"/>
                <w:szCs w:val="18"/>
                <w:lang w:eastAsia="de-DE"/>
              </w:rPr>
            </w:pPr>
            <w:r w:rsidRPr="00444340">
              <w:rPr>
                <w:rFonts w:ascii="Arial" w:hAnsi="Arial" w:cs="Arial"/>
                <w:b/>
                <w:bCs/>
                <w:color w:val="000000" w:themeColor="text1"/>
                <w:kern w:val="24"/>
                <w:sz w:val="18"/>
                <w:szCs w:val="18"/>
                <w:lang w:eastAsia="de-DE"/>
              </w:rPr>
              <w:t>Model</w:t>
            </w:r>
          </w:p>
        </w:tc>
        <w:tc>
          <w:tcPr>
            <w:tcW w:w="1620" w:type="dxa"/>
          </w:tcPr>
          <w:p w14:paraId="5E2F7715" w14:textId="77777777" w:rsidR="00AE26B6" w:rsidRPr="00444340" w:rsidRDefault="00AE26B6" w:rsidP="00CC13A4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kern w:val="24"/>
                <w:sz w:val="18"/>
                <w:szCs w:val="18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  <w:t>CD, 6 weeks</w:t>
            </w:r>
          </w:p>
        </w:tc>
        <w:tc>
          <w:tcPr>
            <w:tcW w:w="1307" w:type="dxa"/>
          </w:tcPr>
          <w:p w14:paraId="5DF84E9F" w14:textId="77777777" w:rsidR="00AE26B6" w:rsidRPr="00444340" w:rsidRDefault="00AE26B6" w:rsidP="00CC13A4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kern w:val="24"/>
                <w:sz w:val="18"/>
                <w:szCs w:val="18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  <w:t>CD, 12 weeks</w:t>
            </w:r>
          </w:p>
        </w:tc>
        <w:tc>
          <w:tcPr>
            <w:tcW w:w="1944" w:type="dxa"/>
          </w:tcPr>
          <w:p w14:paraId="19ED1C7B" w14:textId="77777777" w:rsidR="00AE26B6" w:rsidRPr="00444340" w:rsidRDefault="00AE26B6" w:rsidP="00CC13A4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kern w:val="24"/>
                <w:sz w:val="18"/>
                <w:szCs w:val="18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  <w:t>HFD, 6 and 12 weeks</w:t>
            </w:r>
          </w:p>
        </w:tc>
        <w:tc>
          <w:tcPr>
            <w:tcW w:w="1586" w:type="dxa"/>
          </w:tcPr>
          <w:p w14:paraId="386A51AF" w14:textId="77777777" w:rsidR="00AE26B6" w:rsidRPr="00444340" w:rsidRDefault="00AE26B6" w:rsidP="00CC13A4">
            <w:pPr>
              <w:jc w:val="center"/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</w:pPr>
            <w:proofErr w:type="spellStart"/>
            <w:r w:rsidRPr="00444340"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  <w:t>Surwit</w:t>
            </w:r>
            <w:proofErr w:type="spellEnd"/>
            <w:r w:rsidRPr="00444340"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  <w:t>, 24 weeks</w:t>
            </w:r>
          </w:p>
        </w:tc>
        <w:tc>
          <w:tcPr>
            <w:tcW w:w="1453" w:type="dxa"/>
          </w:tcPr>
          <w:p w14:paraId="61CC667C" w14:textId="77777777" w:rsidR="00AE26B6" w:rsidRPr="00444340" w:rsidRDefault="00AE26B6" w:rsidP="00CC13A4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kern w:val="24"/>
                <w:sz w:val="18"/>
                <w:szCs w:val="18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  <w:t xml:space="preserve">CD to </w:t>
            </w:r>
            <w:proofErr w:type="spellStart"/>
            <w:r w:rsidRPr="00444340"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  <w:t>Surwit</w:t>
            </w:r>
            <w:proofErr w:type="spellEnd"/>
            <w:r w:rsidRPr="00444340"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  <w:t>, 24 weeks</w:t>
            </w:r>
          </w:p>
        </w:tc>
      </w:tr>
      <w:tr w:rsidR="00AE26B6" w:rsidRPr="001062F4" w14:paraId="34E04F19" w14:textId="77777777" w:rsidTr="004B70F5">
        <w:trPr>
          <w:trHeight w:val="255"/>
        </w:trPr>
        <w:tc>
          <w:tcPr>
            <w:tcW w:w="1575" w:type="dxa"/>
          </w:tcPr>
          <w:p w14:paraId="701E83EE" w14:textId="77777777" w:rsidR="00AE26B6" w:rsidRPr="00444340" w:rsidRDefault="00AE26B6" w:rsidP="00CC13A4">
            <w:pPr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  <w:t>Physiological fuel value</w:t>
            </w:r>
          </w:p>
        </w:tc>
        <w:tc>
          <w:tcPr>
            <w:tcW w:w="1620" w:type="dxa"/>
          </w:tcPr>
          <w:p w14:paraId="5DB82796" w14:textId="77777777" w:rsidR="00AE26B6" w:rsidRPr="00444340" w:rsidRDefault="00AE26B6" w:rsidP="00CC13A4">
            <w:pPr>
              <w:jc w:val="center"/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  <w:t>3.430 kcal/g</w:t>
            </w:r>
          </w:p>
        </w:tc>
        <w:tc>
          <w:tcPr>
            <w:tcW w:w="1307" w:type="dxa"/>
          </w:tcPr>
          <w:p w14:paraId="7CD39582" w14:textId="77777777" w:rsidR="00AE26B6" w:rsidRPr="00444340" w:rsidRDefault="00AE26B6" w:rsidP="00CC13A4">
            <w:pPr>
              <w:jc w:val="center"/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</w:pPr>
            <w:r w:rsidRPr="00444340">
              <w:rPr>
                <w:rFonts w:ascii="Arial" w:hAnsi="Arial" w:cs="Arial"/>
                <w:sz w:val="18"/>
                <w:szCs w:val="18"/>
              </w:rPr>
              <w:t>3.430 kcal/g</w:t>
            </w:r>
          </w:p>
        </w:tc>
        <w:tc>
          <w:tcPr>
            <w:tcW w:w="1944" w:type="dxa"/>
          </w:tcPr>
          <w:p w14:paraId="5C1B8B45" w14:textId="77777777" w:rsidR="00AE26B6" w:rsidRPr="00444340" w:rsidRDefault="00AE26B6" w:rsidP="00CC13A4">
            <w:pPr>
              <w:jc w:val="center"/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  <w:t>5.240 kcal/g</w:t>
            </w:r>
          </w:p>
        </w:tc>
        <w:tc>
          <w:tcPr>
            <w:tcW w:w="1586" w:type="dxa"/>
          </w:tcPr>
          <w:p w14:paraId="27BAB766" w14:textId="77777777" w:rsidR="00AE26B6" w:rsidRPr="00444340" w:rsidRDefault="00AE26B6" w:rsidP="00CC13A4">
            <w:pPr>
              <w:jc w:val="center"/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  <w:t>5.400 kcal/g</w:t>
            </w:r>
          </w:p>
        </w:tc>
        <w:tc>
          <w:tcPr>
            <w:tcW w:w="1453" w:type="dxa"/>
          </w:tcPr>
          <w:p w14:paraId="411A9C05" w14:textId="77777777" w:rsidR="00AE26B6" w:rsidRPr="00444340" w:rsidRDefault="00AE26B6" w:rsidP="00CC13A4">
            <w:pPr>
              <w:jc w:val="center"/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  <w:t>3.695 kcal/g</w:t>
            </w:r>
          </w:p>
        </w:tc>
      </w:tr>
      <w:tr w:rsidR="00AE26B6" w:rsidRPr="001062F4" w14:paraId="086AE2CC" w14:textId="77777777" w:rsidTr="004B70F5">
        <w:trPr>
          <w:trHeight w:val="261"/>
        </w:trPr>
        <w:tc>
          <w:tcPr>
            <w:tcW w:w="1575" w:type="dxa"/>
          </w:tcPr>
          <w:p w14:paraId="1C473F69" w14:textId="77777777" w:rsidR="00AE26B6" w:rsidRPr="00444340" w:rsidRDefault="00AE26B6" w:rsidP="00CC13A4">
            <w:pPr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</w:pPr>
            <w:r w:rsidRPr="00444340">
              <w:rPr>
                <w:rFonts w:ascii="Arial" w:hAnsi="Arial" w:cs="Arial"/>
                <w:sz w:val="18"/>
                <w:szCs w:val="18"/>
              </w:rPr>
              <w:t>Protein</w:t>
            </w:r>
          </w:p>
        </w:tc>
        <w:tc>
          <w:tcPr>
            <w:tcW w:w="1620" w:type="dxa"/>
          </w:tcPr>
          <w:p w14:paraId="74586400" w14:textId="77777777" w:rsidR="00AE26B6" w:rsidRPr="00444340" w:rsidRDefault="00AE26B6" w:rsidP="00CC13A4">
            <w:pPr>
              <w:jc w:val="center"/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</w:pPr>
            <w:r w:rsidRPr="00444340">
              <w:rPr>
                <w:rFonts w:ascii="Arial" w:hAnsi="Arial" w:cs="Arial"/>
                <w:sz w:val="18"/>
                <w:szCs w:val="18"/>
              </w:rPr>
              <w:t>30 kcal%</w:t>
            </w:r>
          </w:p>
        </w:tc>
        <w:tc>
          <w:tcPr>
            <w:tcW w:w="1307" w:type="dxa"/>
          </w:tcPr>
          <w:p w14:paraId="7E01516D" w14:textId="77777777" w:rsidR="00AE26B6" w:rsidRPr="00444340" w:rsidRDefault="00AE26B6" w:rsidP="00CC13A4">
            <w:pPr>
              <w:jc w:val="center"/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</w:pPr>
            <w:r w:rsidRPr="00444340">
              <w:rPr>
                <w:rFonts w:ascii="Arial" w:hAnsi="Arial" w:cs="Arial"/>
                <w:sz w:val="18"/>
                <w:szCs w:val="18"/>
              </w:rPr>
              <w:t>20 kcal%</w:t>
            </w:r>
          </w:p>
        </w:tc>
        <w:tc>
          <w:tcPr>
            <w:tcW w:w="1944" w:type="dxa"/>
          </w:tcPr>
          <w:p w14:paraId="139DC580" w14:textId="77777777" w:rsidR="00AE26B6" w:rsidRPr="00444340" w:rsidRDefault="00AE26B6" w:rsidP="00CC13A4">
            <w:pPr>
              <w:jc w:val="center"/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  <w:t>20 kcal%</w:t>
            </w:r>
          </w:p>
        </w:tc>
        <w:tc>
          <w:tcPr>
            <w:tcW w:w="1586" w:type="dxa"/>
          </w:tcPr>
          <w:p w14:paraId="26AE7F91" w14:textId="77777777" w:rsidR="00AE26B6" w:rsidRPr="00444340" w:rsidRDefault="00AE26B6" w:rsidP="00CC13A4">
            <w:pPr>
              <w:jc w:val="center"/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  <w:t>15 kcal%</w:t>
            </w:r>
          </w:p>
        </w:tc>
        <w:tc>
          <w:tcPr>
            <w:tcW w:w="1453" w:type="dxa"/>
          </w:tcPr>
          <w:p w14:paraId="0F609CC5" w14:textId="77777777" w:rsidR="00AE26B6" w:rsidRPr="00444340" w:rsidRDefault="00AE26B6" w:rsidP="00CC13A4">
            <w:pPr>
              <w:jc w:val="center"/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  <w:t>22 kcal%</w:t>
            </w:r>
          </w:p>
        </w:tc>
      </w:tr>
      <w:tr w:rsidR="00AE26B6" w:rsidRPr="001062F4" w14:paraId="72538281" w14:textId="77777777" w:rsidTr="004B70F5">
        <w:trPr>
          <w:trHeight w:val="261"/>
        </w:trPr>
        <w:tc>
          <w:tcPr>
            <w:tcW w:w="1575" w:type="dxa"/>
          </w:tcPr>
          <w:p w14:paraId="078B6C8D" w14:textId="77777777" w:rsidR="00AE26B6" w:rsidRPr="00444340" w:rsidRDefault="00AE26B6" w:rsidP="00CC13A4">
            <w:pPr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  <w:t>Fat</w:t>
            </w:r>
          </w:p>
        </w:tc>
        <w:tc>
          <w:tcPr>
            <w:tcW w:w="1620" w:type="dxa"/>
          </w:tcPr>
          <w:p w14:paraId="0AD018CB" w14:textId="77777777" w:rsidR="00AE26B6" w:rsidRPr="00444340" w:rsidRDefault="00AE26B6" w:rsidP="00CC13A4">
            <w:pPr>
              <w:jc w:val="center"/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</w:pPr>
            <w:r w:rsidRPr="00444340">
              <w:rPr>
                <w:rFonts w:ascii="Arial" w:hAnsi="Arial" w:cs="Arial"/>
                <w:sz w:val="18"/>
                <w:szCs w:val="18"/>
              </w:rPr>
              <w:t>10 kcal%</w:t>
            </w:r>
          </w:p>
        </w:tc>
        <w:tc>
          <w:tcPr>
            <w:tcW w:w="1307" w:type="dxa"/>
          </w:tcPr>
          <w:p w14:paraId="6C53E6BB" w14:textId="77777777" w:rsidR="00AE26B6" w:rsidRPr="00444340" w:rsidRDefault="00AE26B6" w:rsidP="00CC13A4">
            <w:pPr>
              <w:jc w:val="center"/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</w:pPr>
            <w:r w:rsidRPr="00444340">
              <w:rPr>
                <w:rFonts w:ascii="Arial" w:hAnsi="Arial" w:cs="Arial"/>
                <w:sz w:val="18"/>
                <w:szCs w:val="18"/>
              </w:rPr>
              <w:t>10 kcal%</w:t>
            </w:r>
          </w:p>
        </w:tc>
        <w:tc>
          <w:tcPr>
            <w:tcW w:w="1944" w:type="dxa"/>
          </w:tcPr>
          <w:p w14:paraId="69C77C9B" w14:textId="77777777" w:rsidR="00AE26B6" w:rsidRPr="00444340" w:rsidRDefault="00AE26B6" w:rsidP="00CC13A4">
            <w:pPr>
              <w:jc w:val="center"/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  <w:t>60 kcal%</w:t>
            </w:r>
          </w:p>
        </w:tc>
        <w:tc>
          <w:tcPr>
            <w:tcW w:w="1586" w:type="dxa"/>
          </w:tcPr>
          <w:p w14:paraId="25043D12" w14:textId="77777777" w:rsidR="00AE26B6" w:rsidRPr="00444340" w:rsidRDefault="00AE26B6" w:rsidP="00CC13A4">
            <w:pPr>
              <w:jc w:val="center"/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  <w:t>59 kcal%</w:t>
            </w:r>
          </w:p>
        </w:tc>
        <w:tc>
          <w:tcPr>
            <w:tcW w:w="1453" w:type="dxa"/>
          </w:tcPr>
          <w:p w14:paraId="2EA7B18F" w14:textId="77777777" w:rsidR="00AE26B6" w:rsidRPr="00444340" w:rsidRDefault="00AE26B6" w:rsidP="00CC13A4">
            <w:pPr>
              <w:jc w:val="center"/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  <w:t>13 kcal%</w:t>
            </w:r>
          </w:p>
        </w:tc>
      </w:tr>
      <w:tr w:rsidR="00AE26B6" w:rsidRPr="001062F4" w14:paraId="4A916C8D" w14:textId="77777777" w:rsidTr="004B70F5">
        <w:trPr>
          <w:trHeight w:val="255"/>
        </w:trPr>
        <w:tc>
          <w:tcPr>
            <w:tcW w:w="1575" w:type="dxa"/>
          </w:tcPr>
          <w:p w14:paraId="08C27A9D" w14:textId="77777777" w:rsidR="00AE26B6" w:rsidRPr="00444340" w:rsidRDefault="00AE26B6" w:rsidP="00CC13A4">
            <w:pPr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</w:pPr>
            <w:r w:rsidRPr="00444340">
              <w:rPr>
                <w:rFonts w:ascii="Arial" w:hAnsi="Arial" w:cs="Arial"/>
                <w:sz w:val="18"/>
                <w:szCs w:val="18"/>
              </w:rPr>
              <w:t>Carbohydrates</w:t>
            </w:r>
          </w:p>
        </w:tc>
        <w:tc>
          <w:tcPr>
            <w:tcW w:w="1620" w:type="dxa"/>
          </w:tcPr>
          <w:p w14:paraId="27E6944E" w14:textId="77777777" w:rsidR="00AE26B6" w:rsidRPr="00444340" w:rsidRDefault="00AE26B6" w:rsidP="00CC13A4">
            <w:pPr>
              <w:jc w:val="center"/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  <w:t xml:space="preserve">60 </w:t>
            </w:r>
            <w:r w:rsidRPr="00444340">
              <w:rPr>
                <w:rFonts w:ascii="Arial" w:hAnsi="Arial" w:cs="Arial"/>
                <w:sz w:val="18"/>
                <w:szCs w:val="18"/>
              </w:rPr>
              <w:t>kcal%</w:t>
            </w:r>
          </w:p>
        </w:tc>
        <w:tc>
          <w:tcPr>
            <w:tcW w:w="1307" w:type="dxa"/>
          </w:tcPr>
          <w:p w14:paraId="53D441D0" w14:textId="77777777" w:rsidR="00AE26B6" w:rsidRPr="00444340" w:rsidRDefault="00AE26B6" w:rsidP="00CC13A4">
            <w:pPr>
              <w:jc w:val="center"/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</w:pPr>
            <w:r w:rsidRPr="00444340">
              <w:rPr>
                <w:rFonts w:ascii="Arial" w:hAnsi="Arial" w:cs="Arial"/>
                <w:sz w:val="18"/>
                <w:szCs w:val="18"/>
              </w:rPr>
              <w:t>70 kcal%</w:t>
            </w:r>
          </w:p>
        </w:tc>
        <w:tc>
          <w:tcPr>
            <w:tcW w:w="1944" w:type="dxa"/>
          </w:tcPr>
          <w:p w14:paraId="10ED9B5D" w14:textId="77777777" w:rsidR="00AE26B6" w:rsidRPr="00444340" w:rsidRDefault="00AE26B6" w:rsidP="00CC13A4">
            <w:pPr>
              <w:jc w:val="center"/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  <w:t>20 kcal%</w:t>
            </w:r>
          </w:p>
        </w:tc>
        <w:tc>
          <w:tcPr>
            <w:tcW w:w="1586" w:type="dxa"/>
          </w:tcPr>
          <w:p w14:paraId="066DE740" w14:textId="77777777" w:rsidR="00AE26B6" w:rsidRPr="00444340" w:rsidRDefault="00AE26B6" w:rsidP="00CC13A4">
            <w:pPr>
              <w:jc w:val="center"/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  <w:t>25 kcal%</w:t>
            </w:r>
          </w:p>
        </w:tc>
        <w:tc>
          <w:tcPr>
            <w:tcW w:w="1453" w:type="dxa"/>
          </w:tcPr>
          <w:p w14:paraId="414D3906" w14:textId="77777777" w:rsidR="00AE26B6" w:rsidRPr="00444340" w:rsidRDefault="00AE26B6" w:rsidP="00CC13A4">
            <w:pPr>
              <w:jc w:val="center"/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8"/>
                <w:szCs w:val="18"/>
                <w:lang w:eastAsia="de-DE"/>
              </w:rPr>
              <w:t>65 kcal%</w:t>
            </w:r>
          </w:p>
        </w:tc>
      </w:tr>
    </w:tbl>
    <w:p w14:paraId="04A3CB09" w14:textId="77777777" w:rsidR="00AE26B6" w:rsidRDefault="00AE26B6" w:rsidP="00ED48D0">
      <w:pPr>
        <w:rPr>
          <w:rFonts w:ascii="Arial" w:hAnsi="Arial" w:cs="Arial"/>
          <w:b/>
          <w:bCs/>
          <w:color w:val="000000" w:themeColor="text1"/>
          <w:sz w:val="20"/>
          <w:szCs w:val="20"/>
        </w:rPr>
      </w:pPr>
    </w:p>
    <w:p w14:paraId="1C4BD3A0" w14:textId="77777777" w:rsidR="00AE26B6" w:rsidRDefault="00AE26B6" w:rsidP="00ED48D0">
      <w:pPr>
        <w:rPr>
          <w:rFonts w:ascii="Arial" w:hAnsi="Arial" w:cs="Arial"/>
          <w:b/>
          <w:bCs/>
          <w:color w:val="000000" w:themeColor="text1"/>
          <w:sz w:val="20"/>
          <w:szCs w:val="20"/>
        </w:rPr>
      </w:pPr>
    </w:p>
    <w:p w14:paraId="41FE3629" w14:textId="2F43EA8C" w:rsidR="00C75950" w:rsidRDefault="00C75950" w:rsidP="00ED48D0">
      <w:pPr>
        <w:rPr>
          <w:rFonts w:ascii="Arial" w:hAnsi="Arial" w:cs="Arial"/>
          <w:color w:val="000000" w:themeColor="text1"/>
          <w:sz w:val="20"/>
          <w:szCs w:val="20"/>
        </w:rPr>
      </w:pPr>
      <w:r w:rsidRPr="00C75950">
        <w:rPr>
          <w:rFonts w:ascii="Arial" w:hAnsi="Arial" w:cs="Arial"/>
          <w:b/>
          <w:bCs/>
          <w:color w:val="000000" w:themeColor="text1"/>
          <w:sz w:val="20"/>
          <w:szCs w:val="20"/>
        </w:rPr>
        <w:t xml:space="preserve">Supplementary Table 2. </w:t>
      </w:r>
      <w:r w:rsidRPr="00C75950">
        <w:rPr>
          <w:rFonts w:ascii="Arial" w:hAnsi="Arial" w:cs="Arial"/>
          <w:color w:val="000000" w:themeColor="text1"/>
          <w:sz w:val="20"/>
          <w:szCs w:val="20"/>
        </w:rPr>
        <w:t xml:space="preserve">Results of statistical analysis </w:t>
      </w:r>
      <w:r w:rsidR="00DF7698" w:rsidRPr="00DF7698">
        <w:rPr>
          <w:rFonts w:ascii="Arial" w:hAnsi="Arial" w:cs="Arial"/>
          <w:color w:val="000000" w:themeColor="text1"/>
          <w:sz w:val="20"/>
          <w:szCs w:val="20"/>
        </w:rPr>
        <w:t>serum 1H-NMR</w:t>
      </w:r>
      <w:r w:rsidR="00DF7698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DF7698" w:rsidRPr="00DF7698">
        <w:rPr>
          <w:rFonts w:ascii="Arial" w:hAnsi="Arial" w:cs="Arial"/>
          <w:color w:val="000000" w:themeColor="text1"/>
          <w:sz w:val="20"/>
          <w:szCs w:val="20"/>
        </w:rPr>
        <w:t xml:space="preserve">profiles </w:t>
      </w:r>
      <w:r w:rsidRPr="00C75950">
        <w:rPr>
          <w:rFonts w:ascii="Arial" w:hAnsi="Arial" w:cs="Arial"/>
          <w:color w:val="000000" w:themeColor="text1"/>
          <w:sz w:val="20"/>
          <w:szCs w:val="20"/>
        </w:rPr>
        <w:t>(Multiple Mann-Whitney test</w:t>
      </w:r>
      <w:r w:rsidR="00DF7698">
        <w:rPr>
          <w:rFonts w:ascii="Arial" w:hAnsi="Arial" w:cs="Arial"/>
          <w:color w:val="000000" w:themeColor="text1"/>
          <w:sz w:val="20"/>
          <w:szCs w:val="20"/>
        </w:rPr>
        <w:t xml:space="preserve">, HFD </w:t>
      </w:r>
      <w:r w:rsidR="00DF7698" w:rsidRPr="00DF7698">
        <w:rPr>
          <w:rFonts w:ascii="Arial" w:hAnsi="Arial" w:cs="Arial"/>
          <w:i/>
          <w:iCs/>
          <w:color w:val="000000" w:themeColor="text1"/>
          <w:sz w:val="20"/>
          <w:szCs w:val="20"/>
        </w:rPr>
        <w:t>vs</w:t>
      </w:r>
      <w:r w:rsidR="00DF7698">
        <w:rPr>
          <w:rFonts w:ascii="Arial" w:hAnsi="Arial" w:cs="Arial"/>
          <w:color w:val="000000" w:themeColor="text1"/>
          <w:sz w:val="20"/>
          <w:szCs w:val="20"/>
        </w:rPr>
        <w:t>. CD</w:t>
      </w:r>
      <w:r w:rsidRPr="00C75950">
        <w:rPr>
          <w:rFonts w:ascii="Arial" w:hAnsi="Arial" w:cs="Arial"/>
          <w:color w:val="000000" w:themeColor="text1"/>
          <w:sz w:val="20"/>
          <w:szCs w:val="20"/>
        </w:rPr>
        <w:t>).</w:t>
      </w:r>
    </w:p>
    <w:tbl>
      <w:tblPr>
        <w:tblW w:w="9459" w:type="dxa"/>
        <w:tblLook w:val="04A0" w:firstRow="1" w:lastRow="0" w:firstColumn="1" w:lastColumn="0" w:noHBand="0" w:noVBand="1"/>
      </w:tblPr>
      <w:tblGrid>
        <w:gridCol w:w="2357"/>
        <w:gridCol w:w="1146"/>
        <w:gridCol w:w="1088"/>
        <w:gridCol w:w="1107"/>
        <w:gridCol w:w="1107"/>
        <w:gridCol w:w="1157"/>
        <w:gridCol w:w="1497"/>
      </w:tblGrid>
      <w:tr w:rsidR="00C75950" w:rsidRPr="00DF7698" w14:paraId="798DC772" w14:textId="77777777" w:rsidTr="00C75950">
        <w:trPr>
          <w:trHeight w:val="525"/>
        </w:trPr>
        <w:tc>
          <w:tcPr>
            <w:tcW w:w="2357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noWrap/>
            <w:vAlign w:val="bottom"/>
            <w:hideMark/>
          </w:tcPr>
          <w:p w14:paraId="3FBC95A4" w14:textId="2AFE8F92" w:rsidR="00C75950" w:rsidRPr="00DF7698" w:rsidRDefault="00C75950" w:rsidP="00755F73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en-US"/>
              </w:rPr>
              <w:t>Metabolite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single" w:sz="12" w:space="0" w:color="auto"/>
              <w:right w:val="single" w:sz="4" w:space="0" w:color="auto"/>
            </w:tcBorders>
            <w:vAlign w:val="bottom"/>
            <w:hideMark/>
          </w:tcPr>
          <w:p w14:paraId="40C5995B" w14:textId="77777777" w:rsidR="00C75950" w:rsidRPr="00DF7698" w:rsidRDefault="00C75950" w:rsidP="00755F73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en-US"/>
              </w:rPr>
              <w:t>Below </w:t>
            </w:r>
            <w:r w:rsidRPr="00DF7698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en-US"/>
              </w:rPr>
              <w:br/>
              <w:t>threshold?</w:t>
            </w:r>
          </w:p>
        </w:tc>
        <w:tc>
          <w:tcPr>
            <w:tcW w:w="1088" w:type="dxa"/>
            <w:tcBorders>
              <w:top w:val="single" w:sz="4" w:space="0" w:color="auto"/>
              <w:left w:val="nil"/>
              <w:bottom w:val="single" w:sz="12" w:space="0" w:color="auto"/>
              <w:right w:val="single" w:sz="4" w:space="0" w:color="auto"/>
            </w:tcBorders>
            <w:noWrap/>
            <w:vAlign w:val="bottom"/>
            <w:hideMark/>
          </w:tcPr>
          <w:p w14:paraId="77991DA9" w14:textId="77777777" w:rsidR="00C75950" w:rsidRPr="00DF7698" w:rsidRDefault="00C75950" w:rsidP="00755F73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eastAsia="Times New Roman" w:hAnsi="Arial" w:cs="Arial"/>
                <w:b/>
                <w:bCs/>
                <w:i/>
                <w:iCs/>
                <w:sz w:val="18"/>
                <w:szCs w:val="18"/>
                <w:lang w:val="en-US" w:eastAsia="en-US"/>
              </w:rPr>
              <w:t>P-</w:t>
            </w:r>
            <w:r w:rsidRPr="00DF7698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en-US"/>
              </w:rPr>
              <w:t>value</w:t>
            </w:r>
          </w:p>
        </w:tc>
        <w:tc>
          <w:tcPr>
            <w:tcW w:w="1107" w:type="dxa"/>
            <w:tcBorders>
              <w:top w:val="single" w:sz="4" w:space="0" w:color="auto"/>
              <w:left w:val="nil"/>
              <w:bottom w:val="single" w:sz="12" w:space="0" w:color="auto"/>
              <w:right w:val="single" w:sz="4" w:space="0" w:color="auto"/>
            </w:tcBorders>
            <w:vAlign w:val="bottom"/>
            <w:hideMark/>
          </w:tcPr>
          <w:p w14:paraId="4813C1EC" w14:textId="25C4CB7E" w:rsidR="00C75950" w:rsidRPr="00DF7698" w:rsidRDefault="00C75950" w:rsidP="00755F73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en-US"/>
              </w:rPr>
              <w:t>Mean rank</w:t>
            </w:r>
            <w:r w:rsidRPr="00DF7698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en-US"/>
              </w:rPr>
              <w:br/>
            </w:r>
            <w:r w:rsidR="00DF7698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en-US"/>
              </w:rPr>
              <w:t>HFD</w:t>
            </w:r>
          </w:p>
        </w:tc>
        <w:tc>
          <w:tcPr>
            <w:tcW w:w="1107" w:type="dxa"/>
            <w:tcBorders>
              <w:top w:val="single" w:sz="4" w:space="0" w:color="auto"/>
              <w:left w:val="nil"/>
              <w:bottom w:val="single" w:sz="12" w:space="0" w:color="auto"/>
              <w:right w:val="single" w:sz="4" w:space="0" w:color="auto"/>
            </w:tcBorders>
            <w:vAlign w:val="bottom"/>
            <w:hideMark/>
          </w:tcPr>
          <w:p w14:paraId="3903595F" w14:textId="74C0891F" w:rsidR="00C75950" w:rsidRPr="00DF7698" w:rsidRDefault="00C75950" w:rsidP="00755F73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en-US"/>
              </w:rPr>
              <w:t>Mean rank</w:t>
            </w:r>
            <w:r w:rsidRPr="00DF7698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en-US"/>
              </w:rPr>
              <w:br/>
            </w:r>
            <w:r w:rsidR="00DF7698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en-US"/>
              </w:rPr>
              <w:t>C</w:t>
            </w:r>
            <w:r w:rsidRPr="00DF7698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en-US"/>
              </w:rPr>
              <w:t>D </w:t>
            </w:r>
          </w:p>
        </w:tc>
        <w:tc>
          <w:tcPr>
            <w:tcW w:w="1157" w:type="dxa"/>
            <w:tcBorders>
              <w:top w:val="single" w:sz="4" w:space="0" w:color="auto"/>
              <w:left w:val="nil"/>
              <w:bottom w:val="single" w:sz="12" w:space="0" w:color="auto"/>
              <w:right w:val="single" w:sz="4" w:space="0" w:color="auto"/>
            </w:tcBorders>
            <w:vAlign w:val="bottom"/>
            <w:hideMark/>
          </w:tcPr>
          <w:p w14:paraId="508854CC" w14:textId="77777777" w:rsidR="00C75950" w:rsidRPr="00DF7698" w:rsidRDefault="00C75950" w:rsidP="00755F73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en-US"/>
              </w:rPr>
              <w:t>Mean rank </w:t>
            </w:r>
            <w:r w:rsidRPr="00DF7698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en-US"/>
              </w:rPr>
              <w:br/>
              <w:t>diff.</w:t>
            </w:r>
          </w:p>
        </w:tc>
        <w:tc>
          <w:tcPr>
            <w:tcW w:w="1497" w:type="dxa"/>
            <w:tcBorders>
              <w:top w:val="single" w:sz="4" w:space="0" w:color="auto"/>
              <w:left w:val="nil"/>
              <w:bottom w:val="single" w:sz="12" w:space="0" w:color="auto"/>
              <w:right w:val="single" w:sz="4" w:space="0" w:color="auto"/>
            </w:tcBorders>
            <w:noWrap/>
            <w:vAlign w:val="bottom"/>
            <w:hideMark/>
          </w:tcPr>
          <w:p w14:paraId="1929F44C" w14:textId="77777777" w:rsidR="00C75950" w:rsidRPr="00DF7698" w:rsidRDefault="00C75950" w:rsidP="00755F73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en-US"/>
              </w:rPr>
              <w:t>Mann-Whitney U</w:t>
            </w:r>
          </w:p>
        </w:tc>
      </w:tr>
      <w:tr w:rsidR="00DF7698" w:rsidRPr="00DF7698" w14:paraId="31E3DEF6" w14:textId="77777777" w:rsidTr="007C0B34">
        <w:trPr>
          <w:trHeight w:val="285"/>
        </w:trPr>
        <w:tc>
          <w:tcPr>
            <w:tcW w:w="2357" w:type="dxa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F295753" w14:textId="6D0D5A64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Ethanol</w:t>
            </w:r>
          </w:p>
        </w:tc>
        <w:tc>
          <w:tcPr>
            <w:tcW w:w="1146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007EF30" w14:textId="3900F2DA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B6FA45B" w14:textId="3CEEB2C3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0.0065</w:t>
            </w:r>
          </w:p>
        </w:tc>
        <w:tc>
          <w:tcPr>
            <w:tcW w:w="1107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5011F70" w14:textId="0BCE47A4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3.75</w:t>
            </w:r>
          </w:p>
        </w:tc>
        <w:tc>
          <w:tcPr>
            <w:tcW w:w="1107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71FCDC6" w14:textId="0850B717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9.25</w:t>
            </w:r>
          </w:p>
        </w:tc>
        <w:tc>
          <w:tcPr>
            <w:tcW w:w="1157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A2606B6" w14:textId="7C8FE238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-5.50</w:t>
            </w:r>
          </w:p>
        </w:tc>
        <w:tc>
          <w:tcPr>
            <w:tcW w:w="1497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FDC4F88" w14:textId="45353FB9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1.50</w:t>
            </w:r>
          </w:p>
        </w:tc>
      </w:tr>
      <w:tr w:rsidR="00DF7698" w:rsidRPr="00DF7698" w14:paraId="2A48A34A" w14:textId="77777777" w:rsidTr="007C0B34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DED52F2" w14:textId="18FC2C36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Trimethylamine-N-oxide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493BDA4" w14:textId="271AEB4E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2DF3178" w14:textId="7DDC4EE2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0.248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77989DC" w14:textId="28BB3BD5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5.25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CAA786B" w14:textId="55C8EC53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7.75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2DA5CE4" w14:textId="77EB21D1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-2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E2A5D43" w14:textId="6888C264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10.50</w:t>
            </w:r>
          </w:p>
        </w:tc>
      </w:tr>
      <w:tr w:rsidR="00DF7698" w:rsidRPr="00DF7698" w14:paraId="0EF8E0EA" w14:textId="77777777" w:rsidTr="007C0B34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FAD2074" w14:textId="4F0C1AF0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Alanine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FC2E26C" w14:textId="1F5FE247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27532BC" w14:textId="786F5E41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0.6667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528268D" w14:textId="61BBCEB1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7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05B90F0" w14:textId="698C0DD2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6.0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3D43D5A" w14:textId="09AC9736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1.0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0426A69" w14:textId="34227F60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15.00</w:t>
            </w:r>
          </w:p>
        </w:tc>
      </w:tr>
      <w:tr w:rsidR="00DF7698" w:rsidRPr="00DF7698" w14:paraId="381E75C1" w14:textId="77777777" w:rsidTr="007C0B34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CD92F45" w14:textId="37EF1E51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Creatine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2F77677" w14:textId="7CD46DEF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A887DC8" w14:textId="6579DBA2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0.1472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14E5798" w14:textId="25974F1F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4.92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583384F" w14:textId="310A3C47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8.08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6142396" w14:textId="3FF5BB87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-3.17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DA6191F" w14:textId="06AB4C78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8.50</w:t>
            </w:r>
          </w:p>
        </w:tc>
      </w:tr>
      <w:tr w:rsidR="00DF7698" w:rsidRPr="00DF7698" w14:paraId="0291F3FA" w14:textId="77777777" w:rsidTr="007C0B34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BB1D6F8" w14:textId="7BCFD043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Creatinine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090E094" w14:textId="30B0D881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1046A9A" w14:textId="2B7781AC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0.3593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17A71D0" w14:textId="69261617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7.58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16CE033" w14:textId="764A0558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5.42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8E1E1BD" w14:textId="17BF4426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2.17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C9DF376" w14:textId="42444F68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11.50</w:t>
            </w:r>
          </w:p>
        </w:tc>
      </w:tr>
      <w:tr w:rsidR="00DF7698" w:rsidRPr="00DF7698" w14:paraId="61407C9B" w14:textId="77777777" w:rsidTr="007C0B34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44965E8" w14:textId="2BD0C9BF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Glutamic acid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ED755F0" w14:textId="20672BAA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608D52B" w14:textId="53566BFC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0.7381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BE6AB90" w14:textId="12CB6C3D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6.08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B507E18" w14:textId="38071CA2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6.92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A021CD5" w14:textId="1A09E678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-0.83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E190779" w14:textId="5FC5360F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15.50</w:t>
            </w:r>
          </w:p>
        </w:tc>
      </w:tr>
      <w:tr w:rsidR="00DF7698" w:rsidRPr="00DF7698" w14:paraId="1BCFDC80" w14:textId="77777777" w:rsidTr="007C0B34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1F92360" w14:textId="24554C92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Glutamine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DCEBDEA" w14:textId="4CABCA67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F58A204" w14:textId="621A6CF6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0.458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64C1C10" w14:textId="465D913F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5.67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0DD7CE3" w14:textId="44E97EEC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7.33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C0CD999" w14:textId="22BAA71F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-1.67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40480D8" w14:textId="2F63CF91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13.00</w:t>
            </w:r>
          </w:p>
        </w:tc>
      </w:tr>
      <w:tr w:rsidR="00DF7698" w:rsidRPr="00DF7698" w14:paraId="54F7FF29" w14:textId="77777777" w:rsidTr="007C0B34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04AE1E9" w14:textId="705B5703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Glycine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3C95F18" w14:textId="7D9A8971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F51DF13" w14:textId="517B03EA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0.974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2E7E76C" w14:textId="6A55589D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6.42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5A5D61B" w14:textId="059C4FAC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6.58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613824F" w14:textId="6A8289D1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-0.17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57AD989" w14:textId="426ABC26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17.50</w:t>
            </w:r>
          </w:p>
        </w:tc>
      </w:tr>
      <w:tr w:rsidR="00DF7698" w:rsidRPr="00DF7698" w14:paraId="3E489C26" w14:textId="77777777" w:rsidTr="007C0B34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0BB094E" w14:textId="77310110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Histidine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260DBEB" w14:textId="379C2942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8E16D08" w14:textId="5B21F755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0.9784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B20C19F" w14:textId="65210903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6.58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2B0C8F5" w14:textId="6D1E03E2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6.42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31A0A77" w14:textId="02253FB9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0.17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9103832" w14:textId="2ACA854A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17.50</w:t>
            </w:r>
          </w:p>
        </w:tc>
      </w:tr>
      <w:tr w:rsidR="00DF7698" w:rsidRPr="00DF7698" w14:paraId="7853B2E8" w14:textId="77777777" w:rsidTr="007C0B34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29B2A50" w14:textId="32CFA4E6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Isoleucine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5B2DDA3" w14:textId="0BE48298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9ED6DE4" w14:textId="4511D0BF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0.8571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49D8CBB" w14:textId="57D97173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6.25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B2CD805" w14:textId="3CFADD36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6.75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2681BD8" w14:textId="03535234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-0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F011A1D" w14:textId="47BDAC46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16.50</w:t>
            </w:r>
          </w:p>
        </w:tc>
      </w:tr>
      <w:tr w:rsidR="00DF7698" w:rsidRPr="00DF7698" w14:paraId="278D4603" w14:textId="77777777" w:rsidTr="007C0B34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E036F75" w14:textId="0C471199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Leucine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4D7BB0A" w14:textId="0CB2B671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32F38D1" w14:textId="0E60640E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0.7251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5A356A8" w14:textId="1AA8A121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6.08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64055BC" w14:textId="1A6BAADD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6.92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D25CA97" w14:textId="5A5DC04F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-0.83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DD9CCA8" w14:textId="0B9D2161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15.50</w:t>
            </w:r>
          </w:p>
        </w:tc>
      </w:tr>
      <w:tr w:rsidR="00DF7698" w:rsidRPr="00DF7698" w14:paraId="3D6216FB" w14:textId="77777777" w:rsidTr="007C0B34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1C3BA07" w14:textId="3B94441F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Lysine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CC48FAE" w14:textId="005C7B38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BC91135" w14:textId="68940D7C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0.9134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BA5CFA3" w14:textId="4020B717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6.67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31B4839" w14:textId="6338502C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6.33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8AEB2C2" w14:textId="02627E20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0.33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10CA6A6" w14:textId="205C0DBB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17.00</w:t>
            </w:r>
          </w:p>
        </w:tc>
      </w:tr>
      <w:tr w:rsidR="00DF7698" w:rsidRPr="00DF7698" w14:paraId="513C5812" w14:textId="77777777" w:rsidTr="007C0B34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3F75116" w14:textId="4291920C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Methionine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1EE60C8" w14:textId="45A21766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1039D70" w14:textId="2347D9A1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1.00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2BBC826" w14:textId="193741FD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6.5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8FA3A63" w14:textId="1587E103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6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29EC6F9" w14:textId="7B00BBD8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0442497" w14:textId="57D32144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18.00</w:t>
            </w:r>
          </w:p>
        </w:tc>
      </w:tr>
      <w:tr w:rsidR="00DF7698" w:rsidRPr="00DF7698" w14:paraId="366E6D69" w14:textId="77777777" w:rsidTr="007C0B34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30B929E" w14:textId="672D8AA8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Ornithine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E0484BA" w14:textId="37F55D1C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E64986E" w14:textId="71021E00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0.1385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4388B08" w14:textId="53EFB0B5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8.08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83A67EF" w14:textId="13E59C36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4.92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3B1EDE0" w14:textId="129A9E35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3.17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BFF911B" w14:textId="28933C82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8.50</w:t>
            </w:r>
          </w:p>
        </w:tc>
      </w:tr>
      <w:tr w:rsidR="00DF7698" w:rsidRPr="00DF7698" w14:paraId="3EACED4D" w14:textId="77777777" w:rsidTr="007C0B34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5681C40" w14:textId="0FF4B16F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Phenylalanine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610AB8D" w14:textId="0F98F47B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8921412" w14:textId="4F4D3AAA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0.2035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718B3D4" w14:textId="144706E1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5.08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9B7BC2F" w14:textId="33E60613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7.92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8BB2DB1" w14:textId="514BBF71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-2.83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FD4B83E" w14:textId="25DE50F4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9.50</w:t>
            </w:r>
          </w:p>
        </w:tc>
      </w:tr>
      <w:tr w:rsidR="00DF7698" w:rsidRPr="00DF7698" w14:paraId="32C12608" w14:textId="77777777" w:rsidTr="007C0B34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B188774" w14:textId="43F27606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Proline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71136DF" w14:textId="5C42CBEC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A72D8A8" w14:textId="58E7B9A9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0.697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2EEA875" w14:textId="5C6349C3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6.83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8C15B0F" w14:textId="0870034E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6.17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CCF1E05" w14:textId="22505ED0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0.67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0BFA245" w14:textId="6794EB69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16.00</w:t>
            </w:r>
          </w:p>
        </w:tc>
      </w:tr>
      <w:tr w:rsidR="00DF7698" w:rsidRPr="00DF7698" w14:paraId="128D500A" w14:textId="77777777" w:rsidTr="007C0B34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8AFCAE4" w14:textId="66F1D540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Tyrosine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B074492" w14:textId="122F763C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0DE9AA2" w14:textId="06E7F35D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0.3398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6DF33F5" w14:textId="52B8A712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7.58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BD9288D" w14:textId="1F4DA4B6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5.42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4F58E4D" w14:textId="2DB0C377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2.17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B60FB16" w14:textId="5C9F43DD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11.50</w:t>
            </w:r>
          </w:p>
        </w:tc>
      </w:tr>
      <w:tr w:rsidR="00DF7698" w:rsidRPr="00DF7698" w14:paraId="66E416F8" w14:textId="77777777" w:rsidTr="007C0B34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2444954" w14:textId="67A710B6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Valine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0BDF01D" w14:textId="1703F40C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1B13EC9" w14:textId="2346CF5A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0.9697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7C26BF9" w14:textId="18734C29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6.42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8B5302E" w14:textId="45D0CDB7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6.58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A06574F" w14:textId="5CA812A2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-0.17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050629E" w14:textId="41F3E850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17.50</w:t>
            </w:r>
          </w:p>
        </w:tc>
      </w:tr>
      <w:tr w:rsidR="00DF7698" w:rsidRPr="00DF7698" w14:paraId="070D297D" w14:textId="77777777" w:rsidTr="007C0B34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752248C" w14:textId="634B36DA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2-Hydroxybutyric acid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55103C0" w14:textId="06997B68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0099E04" w14:textId="6A614F33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0.4545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BFFBAF2" w14:textId="144126EC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CB3B84B" w14:textId="7A7952F0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5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5B2020B" w14:textId="28F92F79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2.0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9052FF1" w14:textId="4201E58D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12.00</w:t>
            </w:r>
          </w:p>
        </w:tc>
      </w:tr>
      <w:tr w:rsidR="00DF7698" w:rsidRPr="00DF7698" w14:paraId="1C000AC9" w14:textId="77777777" w:rsidTr="007C0B34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EFD5A55" w14:textId="0083AB16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Acetic acid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87F3203" w14:textId="0220AAFE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2AE93B4" w14:textId="27126D23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0.0022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E65288C" w14:textId="14DE4302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3.5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9D159A0" w14:textId="5314FF94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9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F6835FF" w14:textId="2A61230C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-6.0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BEC86E6" w14:textId="3243ABF2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DF7698" w14:paraId="4B93921D" w14:textId="77777777" w:rsidTr="007C0B34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3DFC9CA" w14:textId="63690479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Citric acid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B4CFD8F" w14:textId="24B141C2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3A8331D" w14:textId="5D343DB8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0.3312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6BDA30C" w14:textId="48957F70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7.58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424D017" w14:textId="7A594396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5.42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34FB5D5" w14:textId="305CD846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2.17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3FF7E0E" w14:textId="11A92BFB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11.50</w:t>
            </w:r>
          </w:p>
        </w:tc>
      </w:tr>
      <w:tr w:rsidR="00DF7698" w:rsidRPr="00DF7698" w14:paraId="13CC512F" w14:textId="77777777" w:rsidTr="007C0B34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75930C2" w14:textId="61B1E1BF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Formic acid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3B07498" w14:textId="07AF6313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375B746" w14:textId="1FE20576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0.6926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604B9EB" w14:textId="4C353430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7.17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E5D3CC6" w14:textId="52D257FC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5.83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9F12795" w14:textId="397BC7A8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1.33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3886D0D" w14:textId="17F740F7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14.00</w:t>
            </w:r>
          </w:p>
        </w:tc>
      </w:tr>
      <w:tr w:rsidR="00DF7698" w:rsidRPr="00DF7698" w14:paraId="1033AEB5" w14:textId="77777777" w:rsidTr="007C0B34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0533A2A" w14:textId="0FC59861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Lactic acid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3EB18AD" w14:textId="297F8B98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D1E8042" w14:textId="33AF9C60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0.0087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62B54E4" w14:textId="7A8CA874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3.83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764A4C3" w14:textId="610D795E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9.17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B11C971" w14:textId="63AE94E5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-5.33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469F6F4" w14:textId="0F6D11A2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2.00</w:t>
            </w:r>
          </w:p>
        </w:tc>
      </w:tr>
      <w:tr w:rsidR="00DF7698" w:rsidRPr="00DF7698" w14:paraId="2AB1D754" w14:textId="77777777" w:rsidTr="007C0B34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9C214D8" w14:textId="05F7ECD8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Succinic acid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5A67A10" w14:textId="775995D3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EA57841" w14:textId="1D33C60D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0.787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D03112F" w14:textId="46189015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6.83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9B6FB10" w14:textId="6DBD251B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6.17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BCA5720" w14:textId="5D925399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0.67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C7D36F3" w14:textId="35E6F358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16.00</w:t>
            </w:r>
          </w:p>
        </w:tc>
      </w:tr>
      <w:tr w:rsidR="00DF7698" w:rsidRPr="00DF7698" w14:paraId="23F7A490" w14:textId="77777777" w:rsidTr="007C0B34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E573240" w14:textId="28FD1AF4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Choline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22FB0D1" w14:textId="41F99505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A9F2D99" w14:textId="2FD4A46B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0.090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7A5212C" w14:textId="6E856B78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8.33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4F65F9D" w14:textId="26EDBE35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4.67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ABEE095" w14:textId="5DE18C36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3.67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7BA5FBC" w14:textId="3D93A06D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7.00</w:t>
            </w:r>
          </w:p>
        </w:tc>
      </w:tr>
      <w:tr w:rsidR="00DF7698" w:rsidRPr="00DF7698" w14:paraId="76730F96" w14:textId="77777777" w:rsidTr="007C0B34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E70E60D" w14:textId="27BCB2C6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2-Oxoglutaric acid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C367455" w14:textId="186E1B71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019EB92" w14:textId="79E8677A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1.00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D6F2246" w14:textId="7C591448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6.58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B828FEC" w14:textId="4E49FBC1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6.42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AD84F49" w14:textId="09852052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0.17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7669BC8" w14:textId="4C773903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17.50</w:t>
            </w:r>
          </w:p>
        </w:tc>
      </w:tr>
      <w:tr w:rsidR="00DF7698" w:rsidRPr="00DF7698" w14:paraId="53374AC4" w14:textId="77777777" w:rsidTr="007C0B34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729D5B8" w14:textId="71FBA631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3-Hydroxybutyric acid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AF8C0CB" w14:textId="15150F2F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4091A7E" w14:textId="2C70C520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0.9177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C4A1915" w14:textId="7C76EAB8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6.33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1B11525" w14:textId="166D99C0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6.67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184F01B" w14:textId="4FD944D3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-0.33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3FBF01C" w14:textId="6B7111F5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17.00</w:t>
            </w:r>
          </w:p>
        </w:tc>
      </w:tr>
      <w:tr w:rsidR="00DF7698" w:rsidRPr="00DF7698" w14:paraId="73FAC876" w14:textId="77777777" w:rsidTr="007C0B34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B3C1DD1" w14:textId="40E33B5E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Acetone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C50A1E3" w14:textId="2E4577E2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C5F3577" w14:textId="50543DC0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1.00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B92F251" w14:textId="5EBBF85D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6.33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F66F054" w14:textId="227C8E16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6.67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B1EBDBB" w14:textId="4BABDFC8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-0.33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5616209" w14:textId="032FFDA8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17.00</w:t>
            </w:r>
          </w:p>
        </w:tc>
      </w:tr>
      <w:tr w:rsidR="00DF7698" w:rsidRPr="00DF7698" w14:paraId="3940C390" w14:textId="77777777" w:rsidTr="007C0B34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5693957" w14:textId="31A8FF5B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Pyruvic acid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0C98CC2" w14:textId="62A2C953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F29B342" w14:textId="4C560D78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0.5173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DCEE171" w14:textId="4A9EBA9F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5.75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4AB6644" w14:textId="768997EE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7.25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E7F4413" w14:textId="055333EB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-1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3637308" w14:textId="412E794A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13.50</w:t>
            </w:r>
          </w:p>
        </w:tc>
      </w:tr>
      <w:tr w:rsidR="00DF7698" w:rsidRPr="00DF7698" w14:paraId="527E3337" w14:textId="77777777" w:rsidTr="007C0B34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49B33FF" w14:textId="011082F8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lastRenderedPageBreak/>
              <w:t>Glucose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1267874" w14:textId="64746AF0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BE7EA88" w14:textId="25BA9FB6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0.0065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B1D4EEE" w14:textId="416FBCDB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9.33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E69CD09" w14:textId="66CC5C82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3.67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BEBC489" w14:textId="7D0BB800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5.67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EDF95AF" w14:textId="77B12D77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1.00</w:t>
            </w:r>
          </w:p>
        </w:tc>
      </w:tr>
      <w:tr w:rsidR="00DF7698" w:rsidRPr="00DF7698" w14:paraId="055BA950" w14:textId="77777777" w:rsidTr="007C0B34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E7F9A40" w14:textId="41F11A4E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Glycerol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04D57DA" w14:textId="45EA65A5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2300E6E" w14:textId="5A90838E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0.9372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8A64956" w14:textId="631657B9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6.33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E5824A2" w14:textId="3603CA43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6.67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6825B1F" w14:textId="3F479333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-0.33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1EE7DC5" w14:textId="2F422119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17.00</w:t>
            </w:r>
          </w:p>
        </w:tc>
      </w:tr>
      <w:tr w:rsidR="00DF7698" w:rsidRPr="00DF7698" w14:paraId="0370C77A" w14:textId="77777777" w:rsidTr="007C0B34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87B2520" w14:textId="4A530998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TAG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74C05E8" w14:textId="23F3BA23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A8B617B" w14:textId="0CBB0BE3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0.8182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027A179" w14:textId="72471975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6.83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B6A671C" w14:textId="58E29B17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6.17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C029A4D" w14:textId="18042EEE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0.67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AE66300" w14:textId="7143DC84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16.00</w:t>
            </w:r>
          </w:p>
        </w:tc>
      </w:tr>
      <w:tr w:rsidR="00DF7698" w:rsidRPr="00DF7698" w14:paraId="18FBAE84" w14:textId="77777777" w:rsidTr="00755F73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5B92C48" w14:textId="58C043A9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Cholesterol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BE4C89B" w14:textId="4149F53E" w:rsidR="00DF7698" w:rsidRPr="00DF7698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2F0C549" w14:textId="646D2713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0.0022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9CD7FB4" w14:textId="7B995FBA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9.5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BA8CB5E" w14:textId="3330264B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3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58ED115" w14:textId="1C38F8A0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6.0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2F7D6E4" w14:textId="2A75C56B" w:rsidR="00DF7698" w:rsidRPr="00DF7698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DF7698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</w:tbl>
    <w:p w14:paraId="7B304D15" w14:textId="77777777" w:rsidR="00C75950" w:rsidRDefault="00C75950" w:rsidP="00ED48D0">
      <w:pPr>
        <w:rPr>
          <w:rFonts w:ascii="Arial" w:hAnsi="Arial" w:cs="Arial"/>
          <w:color w:val="000000" w:themeColor="text1"/>
          <w:sz w:val="20"/>
          <w:szCs w:val="20"/>
        </w:rPr>
      </w:pPr>
    </w:p>
    <w:p w14:paraId="16CF6399" w14:textId="77777777" w:rsidR="00C75950" w:rsidRPr="00C75950" w:rsidRDefault="00C75950" w:rsidP="00ED48D0">
      <w:pPr>
        <w:rPr>
          <w:rFonts w:ascii="Arial" w:hAnsi="Arial" w:cs="Arial"/>
          <w:color w:val="000000" w:themeColor="text1"/>
          <w:sz w:val="20"/>
          <w:szCs w:val="20"/>
        </w:rPr>
      </w:pPr>
    </w:p>
    <w:p w14:paraId="56D9AEF0" w14:textId="40C88ED7" w:rsidR="00ED48D0" w:rsidRDefault="00ED48D0" w:rsidP="00ED48D0">
      <w:pPr>
        <w:rPr>
          <w:rFonts w:ascii="Arial" w:hAnsi="Arial" w:cs="Arial"/>
          <w:color w:val="000000" w:themeColor="text1"/>
          <w:sz w:val="20"/>
          <w:szCs w:val="20"/>
        </w:rPr>
      </w:pPr>
      <w:r w:rsidRPr="004909D8">
        <w:rPr>
          <w:rFonts w:ascii="Arial" w:hAnsi="Arial" w:cs="Arial"/>
          <w:b/>
          <w:bCs/>
          <w:color w:val="000000" w:themeColor="text1"/>
          <w:sz w:val="20"/>
          <w:szCs w:val="20"/>
        </w:rPr>
        <w:t xml:space="preserve">Supplementary Table </w:t>
      </w:r>
      <w:r w:rsidR="00C75950">
        <w:rPr>
          <w:rFonts w:ascii="Arial" w:hAnsi="Arial" w:cs="Arial"/>
          <w:b/>
          <w:bCs/>
          <w:color w:val="000000" w:themeColor="text1"/>
          <w:sz w:val="20"/>
          <w:szCs w:val="20"/>
        </w:rPr>
        <w:t>3</w:t>
      </w:r>
      <w:r w:rsidRPr="004909D8">
        <w:rPr>
          <w:rFonts w:ascii="Arial" w:hAnsi="Arial" w:cs="Arial"/>
          <w:b/>
          <w:bCs/>
          <w:color w:val="000000" w:themeColor="text1"/>
          <w:sz w:val="20"/>
          <w:szCs w:val="20"/>
        </w:rPr>
        <w:t>.</w:t>
      </w:r>
      <w:r w:rsidRPr="004909D8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4C4821">
        <w:rPr>
          <w:rFonts w:ascii="Arial" w:hAnsi="Arial" w:cs="Arial"/>
          <w:color w:val="000000" w:themeColor="text1"/>
          <w:sz w:val="20"/>
          <w:szCs w:val="20"/>
        </w:rPr>
        <w:t xml:space="preserve">Results of statistical </w:t>
      </w:r>
      <w:r w:rsidRPr="00162957">
        <w:rPr>
          <w:rFonts w:ascii="Arial" w:hAnsi="Arial" w:cs="Arial"/>
          <w:color w:val="000000" w:themeColor="text1"/>
          <w:sz w:val="20"/>
          <w:szCs w:val="20"/>
        </w:rPr>
        <w:t xml:space="preserve">analysis of </w:t>
      </w:r>
      <w:r w:rsidR="003F7187">
        <w:rPr>
          <w:rFonts w:ascii="Arial" w:hAnsi="Arial" w:cs="Arial"/>
          <w:color w:val="000000" w:themeColor="text1"/>
          <w:sz w:val="20"/>
          <w:szCs w:val="20"/>
        </w:rPr>
        <w:t xml:space="preserve">faecal lipidome </w:t>
      </w:r>
      <w:r w:rsidR="004C4821">
        <w:rPr>
          <w:rFonts w:ascii="Arial" w:hAnsi="Arial" w:cs="Arial"/>
          <w:color w:val="000000" w:themeColor="text1"/>
          <w:sz w:val="20"/>
          <w:szCs w:val="20"/>
        </w:rPr>
        <w:t>(Multiple Mann-Whitney test</w:t>
      </w:r>
      <w:r w:rsidR="00DF7698">
        <w:rPr>
          <w:rFonts w:ascii="Arial" w:hAnsi="Arial" w:cs="Arial"/>
          <w:color w:val="000000" w:themeColor="text1"/>
          <w:sz w:val="20"/>
          <w:szCs w:val="20"/>
        </w:rPr>
        <w:t xml:space="preserve">; CD </w:t>
      </w:r>
      <w:r w:rsidR="00DF7698" w:rsidRPr="00DF7698">
        <w:rPr>
          <w:rFonts w:ascii="Arial" w:hAnsi="Arial" w:cs="Arial"/>
          <w:i/>
          <w:iCs/>
          <w:color w:val="000000" w:themeColor="text1"/>
          <w:sz w:val="20"/>
          <w:szCs w:val="20"/>
        </w:rPr>
        <w:t>vs.</w:t>
      </w:r>
      <w:r w:rsidR="00DF7698">
        <w:rPr>
          <w:rFonts w:ascii="Arial" w:hAnsi="Arial" w:cs="Arial"/>
          <w:color w:val="000000" w:themeColor="text1"/>
          <w:sz w:val="20"/>
          <w:szCs w:val="20"/>
        </w:rPr>
        <w:t xml:space="preserve"> HFD</w:t>
      </w:r>
      <w:r w:rsidR="004C4821">
        <w:rPr>
          <w:rFonts w:ascii="Arial" w:hAnsi="Arial" w:cs="Arial"/>
          <w:color w:val="000000" w:themeColor="text1"/>
          <w:sz w:val="20"/>
          <w:szCs w:val="20"/>
        </w:rPr>
        <w:t>).</w:t>
      </w:r>
    </w:p>
    <w:tbl>
      <w:tblPr>
        <w:tblW w:w="9459" w:type="dxa"/>
        <w:tblLook w:val="04A0" w:firstRow="1" w:lastRow="0" w:firstColumn="1" w:lastColumn="0" w:noHBand="0" w:noVBand="1"/>
      </w:tblPr>
      <w:tblGrid>
        <w:gridCol w:w="2357"/>
        <w:gridCol w:w="1146"/>
        <w:gridCol w:w="1088"/>
        <w:gridCol w:w="1107"/>
        <w:gridCol w:w="1107"/>
        <w:gridCol w:w="1157"/>
        <w:gridCol w:w="1497"/>
      </w:tblGrid>
      <w:tr w:rsidR="00B561AA" w:rsidRPr="003F7187" w14:paraId="043E6ABF" w14:textId="77777777" w:rsidTr="00DF7698">
        <w:trPr>
          <w:trHeight w:val="525"/>
        </w:trPr>
        <w:tc>
          <w:tcPr>
            <w:tcW w:w="2357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noWrap/>
            <w:vAlign w:val="bottom"/>
            <w:hideMark/>
          </w:tcPr>
          <w:p w14:paraId="68A549EA" w14:textId="77777777" w:rsidR="00B561AA" w:rsidRPr="003F7187" w:rsidRDefault="00B561AA" w:rsidP="00B561AA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en-US"/>
              </w:rPr>
              <w:t>Lipid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single" w:sz="12" w:space="0" w:color="auto"/>
              <w:right w:val="single" w:sz="4" w:space="0" w:color="auto"/>
            </w:tcBorders>
            <w:vAlign w:val="bottom"/>
            <w:hideMark/>
          </w:tcPr>
          <w:p w14:paraId="2811826E" w14:textId="77777777" w:rsidR="00B561AA" w:rsidRPr="003F7187" w:rsidRDefault="00B561AA" w:rsidP="00B561AA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en-US"/>
              </w:rPr>
              <w:t>Below </w:t>
            </w:r>
            <w:r w:rsidRPr="003F7187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en-US"/>
              </w:rPr>
              <w:br/>
              <w:t>threshold?</w:t>
            </w:r>
          </w:p>
        </w:tc>
        <w:tc>
          <w:tcPr>
            <w:tcW w:w="1088" w:type="dxa"/>
            <w:tcBorders>
              <w:top w:val="single" w:sz="4" w:space="0" w:color="auto"/>
              <w:left w:val="nil"/>
              <w:bottom w:val="single" w:sz="12" w:space="0" w:color="auto"/>
              <w:right w:val="single" w:sz="4" w:space="0" w:color="auto"/>
            </w:tcBorders>
            <w:noWrap/>
            <w:vAlign w:val="bottom"/>
            <w:hideMark/>
          </w:tcPr>
          <w:p w14:paraId="42C5896E" w14:textId="77777777" w:rsidR="00B561AA" w:rsidRPr="003F7187" w:rsidRDefault="00B561AA" w:rsidP="00B561AA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eastAsia="Times New Roman" w:hAnsi="Arial" w:cs="Arial"/>
                <w:b/>
                <w:bCs/>
                <w:i/>
                <w:iCs/>
                <w:sz w:val="18"/>
                <w:szCs w:val="18"/>
                <w:lang w:val="en-US" w:eastAsia="en-US"/>
              </w:rPr>
              <w:t>P-</w:t>
            </w:r>
            <w:r w:rsidRPr="003F7187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en-US"/>
              </w:rPr>
              <w:t>value</w:t>
            </w:r>
          </w:p>
        </w:tc>
        <w:tc>
          <w:tcPr>
            <w:tcW w:w="1107" w:type="dxa"/>
            <w:tcBorders>
              <w:top w:val="single" w:sz="4" w:space="0" w:color="auto"/>
              <w:left w:val="nil"/>
              <w:bottom w:val="single" w:sz="12" w:space="0" w:color="auto"/>
              <w:right w:val="single" w:sz="4" w:space="0" w:color="auto"/>
            </w:tcBorders>
            <w:vAlign w:val="bottom"/>
            <w:hideMark/>
          </w:tcPr>
          <w:p w14:paraId="2F362823" w14:textId="77777777" w:rsidR="00B561AA" w:rsidRPr="003F7187" w:rsidRDefault="00B561AA" w:rsidP="00B561AA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en-US"/>
              </w:rPr>
              <w:t>Mean rank</w:t>
            </w:r>
            <w:r w:rsidRPr="003F7187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en-US"/>
              </w:rPr>
              <w:br/>
              <w:t>CD </w:t>
            </w:r>
          </w:p>
        </w:tc>
        <w:tc>
          <w:tcPr>
            <w:tcW w:w="1107" w:type="dxa"/>
            <w:tcBorders>
              <w:top w:val="single" w:sz="4" w:space="0" w:color="auto"/>
              <w:left w:val="nil"/>
              <w:bottom w:val="single" w:sz="12" w:space="0" w:color="auto"/>
              <w:right w:val="single" w:sz="4" w:space="0" w:color="auto"/>
            </w:tcBorders>
            <w:vAlign w:val="bottom"/>
            <w:hideMark/>
          </w:tcPr>
          <w:p w14:paraId="4BAEA520" w14:textId="77777777" w:rsidR="00B561AA" w:rsidRPr="003F7187" w:rsidRDefault="00B561AA" w:rsidP="00B561AA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en-US"/>
              </w:rPr>
              <w:t>Mean rank</w:t>
            </w:r>
            <w:r w:rsidRPr="003F7187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en-US"/>
              </w:rPr>
              <w:br/>
              <w:t>HFD </w:t>
            </w:r>
          </w:p>
        </w:tc>
        <w:tc>
          <w:tcPr>
            <w:tcW w:w="1157" w:type="dxa"/>
            <w:tcBorders>
              <w:top w:val="single" w:sz="4" w:space="0" w:color="auto"/>
              <w:left w:val="nil"/>
              <w:bottom w:val="single" w:sz="12" w:space="0" w:color="auto"/>
              <w:right w:val="single" w:sz="4" w:space="0" w:color="auto"/>
            </w:tcBorders>
            <w:vAlign w:val="bottom"/>
            <w:hideMark/>
          </w:tcPr>
          <w:p w14:paraId="0601915F" w14:textId="77777777" w:rsidR="00B561AA" w:rsidRPr="003F7187" w:rsidRDefault="00B561AA" w:rsidP="00B561AA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en-US"/>
              </w:rPr>
              <w:t>Mean rank </w:t>
            </w:r>
            <w:r w:rsidRPr="003F7187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en-US"/>
              </w:rPr>
              <w:br/>
              <w:t>diff.</w:t>
            </w:r>
          </w:p>
        </w:tc>
        <w:tc>
          <w:tcPr>
            <w:tcW w:w="1497" w:type="dxa"/>
            <w:tcBorders>
              <w:top w:val="single" w:sz="4" w:space="0" w:color="auto"/>
              <w:left w:val="nil"/>
              <w:bottom w:val="single" w:sz="12" w:space="0" w:color="auto"/>
              <w:right w:val="single" w:sz="4" w:space="0" w:color="auto"/>
            </w:tcBorders>
            <w:noWrap/>
            <w:vAlign w:val="bottom"/>
            <w:hideMark/>
          </w:tcPr>
          <w:p w14:paraId="0532ADB3" w14:textId="77777777" w:rsidR="00B561AA" w:rsidRPr="003F7187" w:rsidRDefault="00B561AA" w:rsidP="00B561AA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en-US"/>
              </w:rPr>
              <w:t>Mann-Whitney U</w:t>
            </w:r>
          </w:p>
        </w:tc>
      </w:tr>
      <w:tr w:rsidR="00DF7698" w:rsidRPr="003F7187" w14:paraId="5321523A" w14:textId="77777777" w:rsidTr="00DF7698">
        <w:trPr>
          <w:trHeight w:val="285"/>
        </w:trPr>
        <w:tc>
          <w:tcPr>
            <w:tcW w:w="2357" w:type="dxa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991D622" w14:textId="26541A33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proofErr w:type="spellStart"/>
            <w:r w:rsidRPr="003F7187">
              <w:rPr>
                <w:rFonts w:ascii="Arial" w:hAnsi="Arial" w:cs="Arial"/>
                <w:sz w:val="18"/>
                <w:szCs w:val="18"/>
              </w:rPr>
              <w:t>AcCa</w:t>
            </w:r>
            <w:proofErr w:type="spellEnd"/>
            <w:r w:rsidRPr="003F7187">
              <w:rPr>
                <w:rFonts w:ascii="Arial" w:hAnsi="Arial" w:cs="Arial"/>
                <w:sz w:val="18"/>
                <w:szCs w:val="18"/>
              </w:rPr>
              <w:t> (16:0)</w:t>
            </w:r>
          </w:p>
        </w:tc>
        <w:tc>
          <w:tcPr>
            <w:tcW w:w="1146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AD0D1C3" w14:textId="0C3F9417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80BDF89" w14:textId="4FFC5EF2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A8B5F5D" w14:textId="093C795F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FD64F66" w14:textId="2181C15C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BB0C303" w14:textId="7C90D2D8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7362474" w14:textId="1AA87F03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5F9FC737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05C5DFA" w14:textId="7BD7C097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proofErr w:type="spellStart"/>
            <w:r w:rsidRPr="003F7187">
              <w:rPr>
                <w:rFonts w:ascii="Arial" w:hAnsi="Arial" w:cs="Arial"/>
                <w:sz w:val="18"/>
                <w:szCs w:val="18"/>
              </w:rPr>
              <w:t>AcCa</w:t>
            </w:r>
            <w:proofErr w:type="spellEnd"/>
            <w:r w:rsidRPr="003F7187">
              <w:rPr>
                <w:rFonts w:ascii="Arial" w:hAnsi="Arial" w:cs="Arial"/>
                <w:sz w:val="18"/>
                <w:szCs w:val="18"/>
              </w:rPr>
              <w:t> (18:0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28E10AB" w14:textId="031E1007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F224997" w14:textId="1032E7C2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16DD4B0" w14:textId="5354C458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D852B91" w14:textId="11722645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8E54C64" w14:textId="2F0C30CB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FB075B0" w14:textId="22FBF11E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7692D303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FAA6093" w14:textId="4A68F62A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proofErr w:type="spellStart"/>
            <w:r w:rsidRPr="003F7187">
              <w:rPr>
                <w:rFonts w:ascii="Arial" w:hAnsi="Arial" w:cs="Arial"/>
                <w:sz w:val="18"/>
                <w:szCs w:val="18"/>
              </w:rPr>
              <w:t>AcCa</w:t>
            </w:r>
            <w:proofErr w:type="spellEnd"/>
            <w:r w:rsidRPr="003F7187">
              <w:rPr>
                <w:rFonts w:ascii="Arial" w:hAnsi="Arial" w:cs="Arial"/>
                <w:sz w:val="18"/>
                <w:szCs w:val="18"/>
              </w:rPr>
              <w:t> (18:1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647A7D8" w14:textId="3C0E8D51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5FEC509" w14:textId="3EFCDA5F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1905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9D9D39F" w14:textId="3E44722C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8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4983D13" w14:textId="4E6599C3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6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F6BD239" w14:textId="70F4D770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2.7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66CCA1E" w14:textId="3AD9A879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4.00</w:t>
            </w:r>
          </w:p>
        </w:tc>
      </w:tr>
      <w:tr w:rsidR="00DF7698" w:rsidRPr="003F7187" w14:paraId="30B94713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9B60C6D" w14:textId="4A96120F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proofErr w:type="spellStart"/>
            <w:r w:rsidRPr="003F7187">
              <w:rPr>
                <w:rFonts w:ascii="Arial" w:hAnsi="Arial" w:cs="Arial"/>
                <w:sz w:val="18"/>
                <w:szCs w:val="18"/>
              </w:rPr>
              <w:t>AcCa</w:t>
            </w:r>
            <w:proofErr w:type="spellEnd"/>
            <w:r w:rsidRPr="003F7187">
              <w:rPr>
                <w:rFonts w:ascii="Arial" w:hAnsi="Arial" w:cs="Arial"/>
                <w:sz w:val="18"/>
                <w:szCs w:val="18"/>
              </w:rPr>
              <w:t> (24:0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807B8FE" w14:textId="78454A15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B50CACE" w14:textId="22773DC8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5811535" w14:textId="6D1244DF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41759F5" w14:textId="36576115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EE305AF" w14:textId="597136C0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65E0A2E" w14:textId="4260BBB7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4807920A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EE87EDD" w14:textId="7D9C796D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CE (18:1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857D1C1" w14:textId="3BEC28DC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C16C169" w14:textId="023648A4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006D35A" w14:textId="08C4B3EF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0E7076C" w14:textId="595A7E73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2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A14B15F" w14:textId="688A684E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6E55C02" w14:textId="768530A2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659D6AEB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57A7740" w14:textId="30ED3F71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CE (20:4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63DC87D" w14:textId="7044007C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B412F04" w14:textId="7D681D22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317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EB56A7E" w14:textId="17D411AE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2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0C34CE7" w14:textId="306D0491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25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F69E767" w14:textId="12660D78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05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CDF17B6" w14:textId="023B5172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1.00</w:t>
            </w:r>
          </w:p>
        </w:tc>
      </w:tr>
      <w:tr w:rsidR="00DF7698" w:rsidRPr="003F7187" w14:paraId="45A507F9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31BB65A" w14:textId="59A60DCC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CE (22:6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92F73A3" w14:textId="1A8767CE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C73FEFE" w14:textId="17388920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317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90A3AC1" w14:textId="37F11513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6.8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87CC7EB" w14:textId="5994A05D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2.75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60E58FD" w14:textId="60F1497B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4.05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F78BADA" w14:textId="536E095E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1.00</w:t>
            </w:r>
          </w:p>
        </w:tc>
      </w:tr>
      <w:tr w:rsidR="00DF7698" w:rsidRPr="003F7187" w14:paraId="735D7604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72FBFEF" w14:textId="66ED31B0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Cer (d32:0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DE323EB" w14:textId="47711027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DE5BE04" w14:textId="3AA23854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1B7A2E0" w14:textId="4AEE07ED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CF05C4B" w14:textId="71DB99A7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C1178E6" w14:textId="4531FA93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557C640" w14:textId="644A7F71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3E54F83A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3855F74" w14:textId="64F641B0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Cer (d34:0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EABC37B" w14:textId="62CB01B0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E76ED18" w14:textId="7E739A42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372A063" w14:textId="5FC0D3BC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F7FDABE" w14:textId="09A1EB84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6F790A1" w14:textId="38CC5420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2742FA8" w14:textId="2A2D51CC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4DDE95DD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CC3ABC0" w14:textId="6A243783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Cer (d34:1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9A0DE0F" w14:textId="67412895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B73C237" w14:textId="396262B3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2EE6682" w14:textId="2951347D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EDF81B6" w14:textId="5277E497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2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F7FFFF5" w14:textId="1B3AED3A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C8B0F82" w14:textId="5472103A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0C0FED0D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F281C7E" w14:textId="1B38E7A7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Cer (d36:0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0DA0C79" w14:textId="4BDAB6C7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81D8427" w14:textId="21453F9C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317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F63B24C" w14:textId="15E9D1BC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2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EBBD743" w14:textId="4BF72580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25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73E1463" w14:textId="6C8C18CF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05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3A0D4C9" w14:textId="1301E4FF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1.00</w:t>
            </w:r>
          </w:p>
        </w:tc>
      </w:tr>
      <w:tr w:rsidR="00DF7698" w:rsidRPr="003F7187" w14:paraId="795D0370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A05D0E1" w14:textId="7861589C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Cer (d36:1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C2B3AAE" w14:textId="67E03CFC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176F11E" w14:textId="629A44EF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7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B0CBF74" w14:textId="4071D0C9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319776B" w14:textId="275E75F0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3071924" w14:textId="269ABEEC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25C48AE" w14:textId="704EA7D6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25772C53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059E3CA" w14:textId="7F6DCC56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Cer (d38:0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38478DA" w14:textId="19D8034F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C1D0D13" w14:textId="18EC314A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2857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18B7DDB" w14:textId="7E6B32C9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4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F681273" w14:textId="127C97E8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6.25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698A218" w14:textId="2F03B24A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2.25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88F1DCD" w14:textId="6F7E62E6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5.00</w:t>
            </w:r>
          </w:p>
        </w:tc>
      </w:tr>
      <w:tr w:rsidR="00DF7698" w:rsidRPr="003F7187" w14:paraId="5C4D8FB0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7EC2086" w14:textId="7B2EADAC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Cer (d40:0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8A8B39B" w14:textId="78DDA1D1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AFF35F9" w14:textId="3460097E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BC6642E" w14:textId="646027E9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4FE0092" w14:textId="78FD8CA7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F689BEF" w14:textId="411D6DA7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B32F0D3" w14:textId="4220F422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56BCEC96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68E4641" w14:textId="674EFE8C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Cer (d41:0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B29F3FF" w14:textId="6FC5108C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38242F2" w14:textId="2C2B04EA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1905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74F186D" w14:textId="017C19FF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8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068F79F" w14:textId="78342F9B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6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5F0696E" w14:textId="4FC6C57E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2.7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3094C32" w14:textId="07FA9FB4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4.00</w:t>
            </w:r>
          </w:p>
        </w:tc>
      </w:tr>
      <w:tr w:rsidR="00DF7698" w:rsidRPr="003F7187" w14:paraId="5E739CF5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8CD08D7" w14:textId="48F8C16E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Cer (d44:0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CD8EB7B" w14:textId="42BEF74E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8CEC38D" w14:textId="44F57ED2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4127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F30A0FB" w14:textId="740C10EC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4.2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79CB632" w14:textId="1F437D14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6.0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2065D21" w14:textId="66A338CA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1.8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92F80F8" w14:textId="4037479A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6.00</w:t>
            </w:r>
          </w:p>
        </w:tc>
      </w:tr>
      <w:tr w:rsidR="00DF7698" w:rsidRPr="003F7187" w14:paraId="64501614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4594E4E" w14:textId="7F8B5073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proofErr w:type="spellStart"/>
            <w:r w:rsidRPr="003F7187">
              <w:rPr>
                <w:rFonts w:ascii="Arial" w:hAnsi="Arial" w:cs="Arial"/>
                <w:sz w:val="18"/>
                <w:szCs w:val="18"/>
              </w:rPr>
              <w:t>CerG</w:t>
            </w:r>
            <w:proofErr w:type="spellEnd"/>
            <w:r w:rsidRPr="003F7187">
              <w:rPr>
                <w:rFonts w:ascii="Arial" w:hAnsi="Arial" w:cs="Arial"/>
                <w:sz w:val="18"/>
                <w:szCs w:val="18"/>
              </w:rPr>
              <w:t> (d36:2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11DBE02" w14:textId="1D201370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D0F2AFE" w14:textId="10415E98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9F12B10" w14:textId="64668CBF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40DE804" w14:textId="212A0AA8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48ACE2C" w14:textId="2160FD12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C145D66" w14:textId="5076278C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2A9E93B7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F6BD933" w14:textId="003F1C40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proofErr w:type="spellStart"/>
            <w:r w:rsidRPr="003F7187">
              <w:rPr>
                <w:rFonts w:ascii="Arial" w:hAnsi="Arial" w:cs="Arial"/>
                <w:sz w:val="18"/>
                <w:szCs w:val="18"/>
              </w:rPr>
              <w:t>CerG</w:t>
            </w:r>
            <w:proofErr w:type="spellEnd"/>
            <w:r w:rsidRPr="003F7187">
              <w:rPr>
                <w:rFonts w:ascii="Arial" w:hAnsi="Arial" w:cs="Arial"/>
                <w:sz w:val="18"/>
                <w:szCs w:val="18"/>
              </w:rPr>
              <w:t> (d40:0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77874DD" w14:textId="6DDB563A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327F52A" w14:textId="7F242180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EF50C8C" w14:textId="5B9E07C1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9EF2ADC" w14:textId="01A37DC1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74BF5CA" w14:textId="65FB409B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821253D" w14:textId="249F30FA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6D361948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095A561" w14:textId="07AF13A1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proofErr w:type="spellStart"/>
            <w:r w:rsidRPr="003F7187">
              <w:rPr>
                <w:rFonts w:ascii="Arial" w:hAnsi="Arial" w:cs="Arial"/>
                <w:sz w:val="18"/>
                <w:szCs w:val="18"/>
              </w:rPr>
              <w:t>CerG</w:t>
            </w:r>
            <w:proofErr w:type="spellEnd"/>
            <w:r w:rsidRPr="003F7187">
              <w:rPr>
                <w:rFonts w:ascii="Arial" w:hAnsi="Arial" w:cs="Arial"/>
                <w:sz w:val="18"/>
                <w:szCs w:val="18"/>
              </w:rPr>
              <w:t> (d40:2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7F6422C" w14:textId="636D3DE7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D5553D9" w14:textId="44C85725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D7E78B5" w14:textId="7C0CB5B1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7E99F88" w14:textId="25F2D488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899EDD7" w14:textId="1E573C44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44604E1" w14:textId="587F09EE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10B1FB7D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F74CE6D" w14:textId="2DBE891C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proofErr w:type="spellStart"/>
            <w:r w:rsidRPr="003F7187">
              <w:rPr>
                <w:rFonts w:ascii="Arial" w:hAnsi="Arial" w:cs="Arial"/>
                <w:sz w:val="18"/>
                <w:szCs w:val="18"/>
              </w:rPr>
              <w:t>CerG</w:t>
            </w:r>
            <w:proofErr w:type="spellEnd"/>
            <w:r w:rsidRPr="003F7187">
              <w:rPr>
                <w:rFonts w:ascii="Arial" w:hAnsi="Arial" w:cs="Arial"/>
                <w:sz w:val="18"/>
                <w:szCs w:val="18"/>
              </w:rPr>
              <w:t> (d41:2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F1FFB65" w14:textId="41895702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8FC3CB1" w14:textId="253079BA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FB11477" w14:textId="46F5AD00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76ADB9D" w14:textId="7F756D40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97813B2" w14:textId="6545F9DA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E98383A" w14:textId="3439ED7B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32F3526E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709ABE6" w14:textId="30212031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proofErr w:type="spellStart"/>
            <w:r w:rsidRPr="003F7187">
              <w:rPr>
                <w:rFonts w:ascii="Arial" w:hAnsi="Arial" w:cs="Arial"/>
                <w:sz w:val="18"/>
                <w:szCs w:val="18"/>
              </w:rPr>
              <w:t>CerG</w:t>
            </w:r>
            <w:proofErr w:type="spellEnd"/>
            <w:r w:rsidRPr="003F7187">
              <w:rPr>
                <w:rFonts w:ascii="Arial" w:hAnsi="Arial" w:cs="Arial"/>
                <w:sz w:val="18"/>
                <w:szCs w:val="18"/>
              </w:rPr>
              <w:t> (d42:2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91466F3" w14:textId="0F0FF601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EBE74A8" w14:textId="7DCC74EC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317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B8E3EF3" w14:textId="6D17A1CB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2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B11DC07" w14:textId="22B9B5D2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25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732B3D0" w14:textId="726C8859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05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F29000B" w14:textId="47A5F286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1.00</w:t>
            </w:r>
          </w:p>
        </w:tc>
      </w:tr>
      <w:tr w:rsidR="00DF7698" w:rsidRPr="003F7187" w14:paraId="1C88C087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BAE14C9" w14:textId="2ECA3C2F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SA (C17:0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0604028" w14:textId="33B8B9CB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78A0FE8" w14:textId="691F4504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1111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690F4CB" w14:textId="0C7635C9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6.4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20C14D2" w14:textId="70AA9FB3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25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487868C" w14:textId="6D480910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15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E415C90" w14:textId="680C9784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</w:tr>
      <w:tr w:rsidR="00DF7698" w:rsidRPr="003F7187" w14:paraId="69E28ED4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54EC812" w14:textId="78489B60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SA (C18:0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A5E29E3" w14:textId="33AFCBD3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979D105" w14:textId="67C30585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9048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154617E" w14:textId="04CE3EED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5.2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D2CECD9" w14:textId="709F3566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4.75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F872502" w14:textId="263B7B6B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45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EA3B84E" w14:textId="70A970D0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9.00</w:t>
            </w:r>
          </w:p>
        </w:tc>
      </w:tr>
      <w:tr w:rsidR="00DF7698" w:rsidRPr="003F7187" w14:paraId="26DCFE86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38E5D04" w14:textId="2531214D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SA (C19:0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79341E9" w14:textId="24E43433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7547137" w14:textId="37C3797D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D8848A3" w14:textId="03744255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0576024" w14:textId="05753A27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2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310377F" w14:textId="4DCDA430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02DC49F" w14:textId="318AE172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58FAC129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71D30C7" w14:textId="32D49415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DAG (34:1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5E4EA75" w14:textId="11E41316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A034BC4" w14:textId="6A2A638A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9048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B7E8010" w14:textId="78C52EB4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4.8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F03A1D5" w14:textId="211B184F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5.25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9642ED0" w14:textId="034E7249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0.45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364B183" w14:textId="03F3B5E1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9.00</w:t>
            </w:r>
          </w:p>
        </w:tc>
      </w:tr>
      <w:tr w:rsidR="00DF7698" w:rsidRPr="003F7187" w14:paraId="41EA8F37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6D1222E" w14:textId="6EE561A3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DAG (36:3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01901D9" w14:textId="4B49CE47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A68B215" w14:textId="3DB12397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D8497B6" w14:textId="0DD61991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2BCF0EB" w14:textId="2657CDC6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2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5732C01" w14:textId="2816EF16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E6C0AE3" w14:textId="0DE8E178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40848ADB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E85086C" w14:textId="3DDF6C4C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DAG (36:4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0A0F01A" w14:textId="23F1A72E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927D942" w14:textId="16A37943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8C67B36" w14:textId="14369F0B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171B655" w14:textId="65A2CAAD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2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26CD47D" w14:textId="6EF212CF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42091C2" w14:textId="42D383F1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20EB4963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7CFC30F" w14:textId="1EEDB1C4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DAG (40:7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87AE593" w14:textId="103F5026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DC60B0C" w14:textId="59C11164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1A2B29D" w14:textId="477BF5C4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9AAF00D" w14:textId="2E5FDA8A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2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DC7F359" w14:textId="404B7D69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ACF61E5" w14:textId="2B04A972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783ACE37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D6B2178" w14:textId="33BEA038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FA (16:0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1EFF5E1" w14:textId="54441455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DB860D3" w14:textId="1B5F2EF2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5675F4F" w14:textId="55ED1F3D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9C03FAD" w14:textId="60ED8AB8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F57B1DA" w14:textId="68F998F8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24EE884" w14:textId="02A4CA00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6EB5EFF8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3061204" w14:textId="426E4B08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FA (18:0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AEDC4A6" w14:textId="0F7C3A21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E9DD9B1" w14:textId="34474311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8B52D6B" w14:textId="5DF1F719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99C6512" w14:textId="18C0D804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FDE3F79" w14:textId="6375DEDC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C360049" w14:textId="069F6182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7B67B3DE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4C3FC3F" w14:textId="7775A0B1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FA (18:1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DB0E02A" w14:textId="57A122C8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5949EF3" w14:textId="76D3D1AB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1A29523" w14:textId="4DE858A5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54036C8" w14:textId="67533179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B82730B" w14:textId="2D8579BC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6844569" w14:textId="1BA5A5EE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654F4E71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46C4CF9" w14:textId="44701EDC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FA (18:2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9D1DA13" w14:textId="2BF1464A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2A80123" w14:textId="597C4931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635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2408DAE" w14:textId="6D49B717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4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188309D" w14:textId="24625FF1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0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0BDE029" w14:textId="4E4075EE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3.6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F4D58AA" w14:textId="0010FAE0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2.00</w:t>
            </w:r>
          </w:p>
        </w:tc>
      </w:tr>
      <w:tr w:rsidR="00DF7698" w:rsidRPr="003F7187" w14:paraId="79AD841C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E813957" w14:textId="73DB07CC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FA (20:0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E8194D9" w14:textId="563AD21E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C38254B" w14:textId="554B80F9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0FB8DA1" w14:textId="27CD2F52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D753C18" w14:textId="7A17BDBC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58F400E" w14:textId="7D532F73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399430A" w14:textId="548532D3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2193F085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0B23031" w14:textId="155904A7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FA (20:1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EEF91C2" w14:textId="0C2925DA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7B77DAA" w14:textId="4073B14B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55CD9D3" w14:textId="16E35284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61D18D1" w14:textId="43C3CC87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54DE75D" w14:textId="55376323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8B1A1AC" w14:textId="48969ABE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680B2142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37ED829" w14:textId="2F6A62AA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FA (20:4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4377F6C" w14:textId="0AC45DF3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0204CF8" w14:textId="14819EAB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2358DF3" w14:textId="59A9C7C4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B938489" w14:textId="75472956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5504CC5" w14:textId="00AC0B8B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49DE29A" w14:textId="318C6566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5DDE2205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E07CFCD" w14:textId="06A23383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FA (22:4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CBB9163" w14:textId="420065C8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2C5595C" w14:textId="4DD42422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2857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801E276" w14:textId="334FB8F4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4.2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B5979A5" w14:textId="3C279269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6.0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29C924C" w14:textId="12605A4B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1.8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BA541E8" w14:textId="34E43847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6.00</w:t>
            </w:r>
          </w:p>
        </w:tc>
      </w:tr>
      <w:tr w:rsidR="00DF7698" w:rsidRPr="003F7187" w14:paraId="65E664A5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DCBF142" w14:textId="3C58F2CD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FA (22:5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3F349D8" w14:textId="08A94250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764A748" w14:textId="1D094B1E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1905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B723764" w14:textId="1F98D1B3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8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7C3E70C" w14:textId="680D5D7F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6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1838A88" w14:textId="282B1E44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2.7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E664EB5" w14:textId="1AAD07D5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4.00</w:t>
            </w:r>
          </w:p>
        </w:tc>
      </w:tr>
      <w:tr w:rsidR="00DF7698" w:rsidRPr="003F7187" w14:paraId="28E10FF3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2B0078D" w14:textId="043B3875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lastRenderedPageBreak/>
              <w:t>FA (22:6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61E7E7E" w14:textId="441A5D9D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AE7928D" w14:textId="32852B14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9048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0EDD87B" w14:textId="59E93A65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5.2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F96B56E" w14:textId="2A0BC46D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4.75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3BB397E" w14:textId="33950B8F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45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0996C6A" w14:textId="4770B18B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9.00</w:t>
            </w:r>
          </w:p>
        </w:tc>
      </w:tr>
      <w:tr w:rsidR="00DF7698" w:rsidRPr="003F7187" w14:paraId="0D51CEB7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D2DB744" w14:textId="4F016789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FA (24:0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DDC8B50" w14:textId="54C98E9A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0D94D36" w14:textId="1FA77A3E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9048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B73DF98" w14:textId="40006B9D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4.8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7558EED" w14:textId="4276C05B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5.25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8590997" w14:textId="7EBA03A2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0.45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AD1CA7B" w14:textId="1394B7BF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9.00</w:t>
            </w:r>
          </w:p>
        </w:tc>
      </w:tr>
      <w:tr w:rsidR="00DF7698" w:rsidRPr="003F7187" w14:paraId="4CE3D444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6740A0A" w14:textId="5121331A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FA (24:1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CB1E703" w14:textId="2E4ADB2F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FF865EF" w14:textId="676618CB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7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76B67CE" w14:textId="5E1F67F9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E7A057B" w14:textId="5D6E5436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A3109A3" w14:textId="0AB64913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64B96C4" w14:textId="32488B04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4C1AEC6B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B53004E" w14:textId="2A22D5A1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LPC (16:0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A3F94BE" w14:textId="2B4D020D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439FFCA" w14:textId="79CC5335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01695CB" w14:textId="716E3DB4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D7D4312" w14:textId="58FA43CC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982D777" w14:textId="07F15FE9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B90C67A" w14:textId="5EF6C2BB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577C3003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FECA441" w14:textId="091DC42D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LPC (17:0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4663437" w14:textId="34852543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FEE23AF" w14:textId="7A3D4CB8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DDBB43C" w14:textId="6C3703FC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09E3C76" w14:textId="561D331F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1824C77" w14:textId="421C0225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EBC43A7" w14:textId="3C75DEC6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47E79966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24AD4D5" w14:textId="660BB5EC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LPC (18:0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BD3BEE1" w14:textId="74663CC4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54E8CDD" w14:textId="66E11E74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17ECCEE" w14:textId="5131E530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888ADB7" w14:textId="5B7EAA21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E7D047E" w14:textId="45CBFA68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D224CC3" w14:textId="15116071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67918145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AF4BF9D" w14:textId="58F10CAA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LPC (18:1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A67B08B" w14:textId="6718D6E8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6EC9B6A" w14:textId="043AEA4B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635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E12FFF6" w14:textId="67227904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4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9F23AAA" w14:textId="24E57ABA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0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CC14B5F" w14:textId="6B242944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3.6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E755D85" w14:textId="4A37901E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2.00</w:t>
            </w:r>
          </w:p>
        </w:tc>
      </w:tr>
      <w:tr w:rsidR="00DF7698" w:rsidRPr="003F7187" w14:paraId="050A9886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419189F" w14:textId="3E848BB0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LPC (18:2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1D25C75" w14:textId="6D68C04E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E31E665" w14:textId="157B2675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9048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B608E21" w14:textId="1791729F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5.2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2394EE0" w14:textId="55F2099D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4.75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B939468" w14:textId="408FB155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45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7B139FF" w14:textId="13AD0D3C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9.00</w:t>
            </w:r>
          </w:p>
        </w:tc>
      </w:tr>
      <w:tr w:rsidR="00DF7698" w:rsidRPr="003F7187" w14:paraId="133D92C3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289F897" w14:textId="16C4826B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LPC (20:0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2127D45" w14:textId="2BECF80A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A5C6D54" w14:textId="052B693E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6DAEEE6" w14:textId="26BA9B4C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80BD964" w14:textId="5AD38D24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99FD845" w14:textId="5BE059E2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438D485" w14:textId="160058C2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181A5099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C340F44" w14:textId="5EB60A55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LPC (20:4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43A8808" w14:textId="7B747511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4817D10" w14:textId="73A4A52F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6A7A6B4" w14:textId="601521BE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8B323B3" w14:textId="46F42491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B6D81D6" w14:textId="67741291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31AD997" w14:textId="726D9B9D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3111D8F2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492AFC9" w14:textId="49EE8A69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LPC (22:0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A6E8052" w14:textId="5015D945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C3D9C83" w14:textId="5003C554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2AA1572" w14:textId="50BACD97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20597AC" w14:textId="7D5560DD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2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B98727B" w14:textId="617C6754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26CC015" w14:textId="7B05664C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3B26F26F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4BC844C" w14:textId="3F114CA3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LPC (22:1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F2C1CEC" w14:textId="7E6CBAE6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A5E3DE2" w14:textId="577435C5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C78F121" w14:textId="44BA1ECA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6C7335E" w14:textId="1F6D9B38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30A4F59" w14:textId="53835804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D92FDFE" w14:textId="22C2AFCA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7DA0F45B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02F5B39" w14:textId="716ECB2D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LPC (24:0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3CB7DD0" w14:textId="312792EB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0A661D1" w14:textId="58EA2F70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A034CD2" w14:textId="21C1DF5D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BA6C91E" w14:textId="6C3005BE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2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87E450D" w14:textId="3E4E29C0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F2BC7E8" w14:textId="5D4E88B9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1195EBF4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2CB489D" w14:textId="385D771A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LPC (24:1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BAD64C2" w14:textId="78E12763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5FF4961" w14:textId="4DD20B0B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9048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DAF0573" w14:textId="7AE6C049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5.2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E70E652" w14:textId="1A6A8656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4.75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C408D96" w14:textId="1FDE1AC4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45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3849D5F" w14:textId="1D46C218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9.00</w:t>
            </w:r>
          </w:p>
        </w:tc>
      </w:tr>
      <w:tr w:rsidR="00DF7698" w:rsidRPr="003F7187" w14:paraId="2B42A2B8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F89AA16" w14:textId="57F135A5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LPI (18:0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F4EDB8C" w14:textId="3615BA9D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F493D43" w14:textId="2622E03F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7BFFE0C" w14:textId="0E4ADDEC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B81C983" w14:textId="01857E53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D1C4E15" w14:textId="6FE15C13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1EC248B" w14:textId="23485833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55046C90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669257E" w14:textId="3FA435BA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proofErr w:type="spellStart"/>
            <w:r w:rsidRPr="003F7187">
              <w:rPr>
                <w:rFonts w:ascii="Arial" w:hAnsi="Arial" w:cs="Arial"/>
                <w:sz w:val="18"/>
                <w:szCs w:val="18"/>
              </w:rPr>
              <w:t>DeoxySA</w:t>
            </w:r>
            <w:proofErr w:type="spellEnd"/>
            <w:r w:rsidRPr="003F7187">
              <w:rPr>
                <w:rFonts w:ascii="Arial" w:hAnsi="Arial" w:cs="Arial"/>
                <w:sz w:val="18"/>
                <w:szCs w:val="18"/>
              </w:rPr>
              <w:t> (C18:0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AD01289" w14:textId="4394727F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B6401B7" w14:textId="66746C89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317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6A28B57" w14:textId="64D4CF93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6.8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4C87BD9" w14:textId="5E4AB219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2.75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A43F53F" w14:textId="647236E9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4.05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C243B51" w14:textId="0FB99714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1.00</w:t>
            </w:r>
          </w:p>
        </w:tc>
      </w:tr>
      <w:tr w:rsidR="00DF7698" w:rsidRPr="003F7187" w14:paraId="53D68CA0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5C5BDDC" w14:textId="4CC5E950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proofErr w:type="spellStart"/>
            <w:r w:rsidRPr="003F7187">
              <w:rPr>
                <w:rFonts w:ascii="Arial" w:hAnsi="Arial" w:cs="Arial"/>
                <w:sz w:val="18"/>
                <w:szCs w:val="18"/>
              </w:rPr>
              <w:t>Deoxysphingosine</w:t>
            </w:r>
            <w:proofErr w:type="spellEnd"/>
            <w:r w:rsidRPr="003F7187">
              <w:rPr>
                <w:rFonts w:ascii="Arial" w:hAnsi="Arial" w:cs="Arial"/>
                <w:sz w:val="18"/>
                <w:szCs w:val="18"/>
              </w:rPr>
              <w:t> (C18:1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E1169D4" w14:textId="5ECF59AD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D15B9BD" w14:textId="259906D2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1.00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5836BB0" w14:textId="02003C4F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5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DC72BA8" w14:textId="1A2E4B70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5.0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CE2BB72" w14:textId="086FCED6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13E0870" w14:textId="7B6D10E9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10.00</w:t>
            </w:r>
          </w:p>
        </w:tc>
      </w:tr>
      <w:tr w:rsidR="00DF7698" w:rsidRPr="003F7187" w14:paraId="5C3E3DDE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8DDAB17" w14:textId="7505311D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Oleoyl-EA (C18:1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AF990D0" w14:textId="44852659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3352DE9" w14:textId="4897E371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A2F463E" w14:textId="61F8A36F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2A6A970" w14:textId="72A5970D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2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EBF23A0" w14:textId="136241C9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5C68737" w14:textId="14B75B6D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4287A741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AD85546" w14:textId="4BD23A2B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PC (30:0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84C4049" w14:textId="512CE926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04B12E6" w14:textId="70A02F83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B20EE5A" w14:textId="0BB1EC1F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964C2A4" w14:textId="1FB11CA3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98C0684" w14:textId="07071B76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BE2B005" w14:textId="6074EBAA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05C15B3E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92830C4" w14:textId="0DA726FC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PC (31:0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5E3CC55" w14:textId="765751D2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F22BFC1" w14:textId="62A9D902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317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3233804" w14:textId="268256D3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2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928B051" w14:textId="2F7B6488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25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900FC7B" w14:textId="5E4D5BD6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05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5E2B834" w14:textId="35C583D0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1.00</w:t>
            </w:r>
          </w:p>
        </w:tc>
      </w:tr>
      <w:tr w:rsidR="00DF7698" w:rsidRPr="003F7187" w14:paraId="45C5BE66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5D5FD6A" w14:textId="48837A06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PC (32:1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D67A592" w14:textId="7E522D13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C47B89D" w14:textId="347CA1F0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682526D" w14:textId="1302CEA8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0A0EEF3" w14:textId="4A8BB275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8FBA177" w14:textId="6DFC7255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86E2D1E" w14:textId="0A1FD8B2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605FB81E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E263B7A" w14:textId="6FBF3BBD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PC (33:0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BC48ACB" w14:textId="0773B931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E0D4E8F" w14:textId="3BEE4FE8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2063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F8BA25C" w14:textId="78A34D93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9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AE0782B" w14:textId="628B27FD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6.38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06ECDCE" w14:textId="3BBE14B9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2.48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5DA3CEA" w14:textId="2494BC15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4.50</w:t>
            </w:r>
          </w:p>
        </w:tc>
      </w:tr>
      <w:tr w:rsidR="00DF7698" w:rsidRPr="003F7187" w14:paraId="43201D89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327524E" w14:textId="162EE7E3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PC (34:1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68D5A65" w14:textId="51A2E757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7D1A94A" w14:textId="00C3C770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1583221" w14:textId="6F720358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F880950" w14:textId="40CE3098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0D9F60F" w14:textId="2AB06FD7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4C19FE5" w14:textId="40DE5D1D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767FD791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219E8A9" w14:textId="7B39F5B5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PC (34:2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6FF77B4" w14:textId="3FD8AA2C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1A02C34" w14:textId="3F8E03BD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8CC8B73" w14:textId="1314C300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A0E9C56" w14:textId="1EE56CBC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D9055C0" w14:textId="42C737E9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5367DAA" w14:textId="1C7196EA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19C0CEEA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17DDCB3" w14:textId="2D2DE457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PC (36:1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4887ECA" w14:textId="418DA258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374FB54" w14:textId="38F0406C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9DA8761" w14:textId="16CBBB7A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F88611D" w14:textId="61FB6E0E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E027D4F" w14:textId="4D20249B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08E2F7D" w14:textId="79E169D9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52B9715A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4CEAE45" w14:textId="302C2923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PC (36:2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8003693" w14:textId="23E865C0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B3A975F" w14:textId="4540A9E6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1CDD58E" w14:textId="357FEAFE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0866B59" w14:textId="11B68F22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FD10919" w14:textId="77FBE22C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1570723" w14:textId="222FCF76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6207042F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F3E66E8" w14:textId="0D11B6E0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PC (36:4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7FEAAA0" w14:textId="7A9368C4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FE47585" w14:textId="6EBD7FE7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A7D4E67" w14:textId="25A5C7DF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4358C27" w14:textId="43F1FDD6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54E79A1" w14:textId="66C384F5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E9CD792" w14:textId="5EA9FFEE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0E588AEA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2385A90" w14:textId="448E0C56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PC (38:4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6F717D7" w14:textId="6A375F2E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05A3832" w14:textId="0AFB6369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02AACA2" w14:textId="419E711B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02D8DDA" w14:textId="406B185B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EA7DD95" w14:textId="6EED2E42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8EC5A7F" w14:textId="5C8B728B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6B34C797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5D5DF23" w14:textId="23F82893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PC (38:5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8DE4165" w14:textId="6E67CE20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17F86F2" w14:textId="17CF7C8A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468E827" w14:textId="526EC531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79EEBED" w14:textId="6DE2AB76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6CD88B5" w14:textId="34D6F7C6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6028F00" w14:textId="418C4D9D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7D6D29CA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2D9EED4" w14:textId="5A31345E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PC (38:6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DAC2856" w14:textId="666F6091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094459B" w14:textId="64366CDE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33F2765" w14:textId="469CBE9F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8D73098" w14:textId="54A14AEF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2702E6F" w14:textId="74BC203E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4B20B6D" w14:textId="2959B85C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3D53D166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FE91860" w14:textId="633716E8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PC (40:6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C590D98" w14:textId="0D57E900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F6B3737" w14:textId="088FDB0C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F321F42" w14:textId="6BD8634A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0E5FE7F" w14:textId="4DFFA8D4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261079C" w14:textId="6ED08EC5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F6DAB5C" w14:textId="35A289BB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0B38CBBA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394FBE3" w14:textId="5C3C38F9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PC (40:8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5901865" w14:textId="17D147EA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404A7DE" w14:textId="3F8702A4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1A8CCEF" w14:textId="13AB4B09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3CACC22" w14:textId="61B7D241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6060FFE" w14:textId="6EC99AE2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1A03C5E" w14:textId="246BE792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557FF815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CEC4F6D" w14:textId="380AAD2A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PE (31:0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0AFCC8F" w14:textId="3B1CD398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3475A1F" w14:textId="5EFBDCDF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1905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3593EBD" w14:textId="02D84604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6.2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1C8AC94" w14:textId="0B7EFA7B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A919464" w14:textId="6130E95D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2.7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DF68603" w14:textId="3429B35F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4.00</w:t>
            </w:r>
          </w:p>
        </w:tc>
      </w:tr>
      <w:tr w:rsidR="00DF7698" w:rsidRPr="003F7187" w14:paraId="30C246BA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95D130D" w14:textId="40C9DD85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PE (32:0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2B08FE5" w14:textId="1B78B28B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A8D2A8A" w14:textId="6FB11FEC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9048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4A5F522" w14:textId="3F4025DC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4.8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DB9DCB6" w14:textId="6788C440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5.25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E551746" w14:textId="4A8581D0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0.45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16A9426" w14:textId="577C7D58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9.00</w:t>
            </w:r>
          </w:p>
        </w:tc>
      </w:tr>
      <w:tr w:rsidR="00DF7698" w:rsidRPr="003F7187" w14:paraId="6D8D68D2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8202E01" w14:textId="2E9C2E40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PE (32:1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591AD6F" w14:textId="7CD04ED7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0B769B1" w14:textId="289AE53F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5556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75E9A92" w14:textId="55742834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4.4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35CA2D7" w14:textId="34C72794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5.75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3DFD6BD" w14:textId="3B0D561C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1.35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D3DF930" w14:textId="588A006C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00</w:t>
            </w:r>
          </w:p>
        </w:tc>
      </w:tr>
      <w:tr w:rsidR="00DF7698" w:rsidRPr="003F7187" w14:paraId="1B732283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4FB3DF1" w14:textId="2E765F98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PE (34:1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58437EC" w14:textId="01C07C34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C620565" w14:textId="797E45E2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775B10F" w14:textId="0792DBD0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9165D38" w14:textId="3EB0D757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A032635" w14:textId="7D9158A6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5DD7236" w14:textId="244FC3F1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29A7AA9B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AFFCB77" w14:textId="1F2FF1A8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PE (36:2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22D5FD6" w14:textId="472CCBFA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1C252C9" w14:textId="5D8E359C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5556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6EEABC7" w14:textId="546085C1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5.6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D40EB6C" w14:textId="68F187AF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4.25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E949148" w14:textId="351272CF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1.35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4966B85" w14:textId="53F77F3A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00</w:t>
            </w:r>
          </w:p>
        </w:tc>
      </w:tr>
      <w:tr w:rsidR="00DF7698" w:rsidRPr="003F7187" w14:paraId="6D45D673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048B542" w14:textId="0DE1DACF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Palmitoyl-EA (C16:0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05E5A41" w14:textId="416DE2B8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EB928B5" w14:textId="14EDA589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05B9155" w14:textId="626ED1C1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3E31ABB" w14:textId="36F634C7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2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A856242" w14:textId="03915F46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A175C88" w14:textId="649561DE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6C9F0CC1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B40DC29" w14:textId="74A2176C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SM (d32:0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24AD766" w14:textId="31A2F46B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C366156" w14:textId="0E764641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D40EEB2" w14:textId="2D406A43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F11DCF6" w14:textId="0231B9FC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B5688FB" w14:textId="6F41D8A3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1D1E732" w14:textId="228A2897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37530A00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CB92CAC" w14:textId="2CBE8B2A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SM (d32:1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6F383E5" w14:textId="472B3964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717D7FC" w14:textId="654C758F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8C5B8AF" w14:textId="5948DD3A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44AFF1E" w14:textId="6EA66EC0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C2A112B" w14:textId="7DF73763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4E16E58" w14:textId="09DFE4EB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0EF515C5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7B36849" w14:textId="3FD1439E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SM (d34:0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8B47A89" w14:textId="7994228E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ECD8E39" w14:textId="3B1EF053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ED5D9E0" w14:textId="0454523D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D1456EA" w14:textId="02BFF2C8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057489E" w14:textId="3B7C47E6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F89A7BE" w14:textId="6C5482C3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13D41D95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B50CFD9" w14:textId="2BAB5BB7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SM (d34:1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642BB42" w14:textId="1F6E5ACA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9169D88" w14:textId="2A11C4AB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3A639FC" w14:textId="0DCBBEEF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B0B2846" w14:textId="31915D84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614FA52" w14:textId="6D07674E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DD3DD0E" w14:textId="0570CD33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7D259797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B7F9925" w14:textId="77C0F5A4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SM (d34:2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9230D3C" w14:textId="533260BF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0BFAD1C" w14:textId="489D48CC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460DDD1" w14:textId="45760356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32A822D" w14:textId="2E2006BD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0D0DDBA" w14:textId="6AA8983F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7D6F945" w14:textId="65CB4691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0762D6D7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6357FA8" w14:textId="576274E7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SM (d36:0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D6F16FC" w14:textId="5E5F5A85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9D1C246" w14:textId="78A1DAB3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F16D3AA" w14:textId="3B810A38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9C3119A" w14:textId="08C6DE60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B87098E" w14:textId="50C6DFCC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6864070" w14:textId="0E8110D8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0C165DC7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5D8BAE3" w14:textId="4A1031FF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SM (d36:1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6868CEE" w14:textId="3A76A86D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2D940AE" w14:textId="2003B678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3933239" w14:textId="304B5C9F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0FA7478" w14:textId="1AC3400D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3530F8A" w14:textId="0877E318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487E2D9" w14:textId="63CEC681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1F4FE692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1185596" w14:textId="7CF76E44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SM (d38:0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D984179" w14:textId="3E65B8FB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5147A9A" w14:textId="564CE72C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DB02FE6" w14:textId="38E2DA50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B2A6F1C" w14:textId="6C84490C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5F555DF" w14:textId="73A174AE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FEC1789" w14:textId="4E1B48BC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72D65E3D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74D35FF" w14:textId="3EB5EECB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SM (d38:1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81D5200" w14:textId="057C1D1C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7DFA617" w14:textId="02D5627E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9F37CE6" w14:textId="069FDB48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D0B5468" w14:textId="0CB8312A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6B1CCE2" w14:textId="4BAE3009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E0DCF4B" w14:textId="61696A8C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75AA2407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4EA3CE1" w14:textId="638AC4B2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SM (d39:1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92E3ACF" w14:textId="2D697424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D930473" w14:textId="30A34F04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C1E5CCF" w14:textId="1DCA3D40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3DB5169" w14:textId="7BEA405F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FCEE54F" w14:textId="78BFE5A4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F40026F" w14:textId="610BA23A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6E9309C3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B351A3B" w14:textId="4DECF147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lastRenderedPageBreak/>
              <w:t>SM (d40:0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F3BFC4F" w14:textId="5C626CD0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B4B495B" w14:textId="4D503642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249D5B1" w14:textId="07C57911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597B287" w14:textId="607BA48B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7A8CCF8" w14:textId="5C99602B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1CC1D75" w14:textId="62D38565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0BEF78D7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9EA6C23" w14:textId="1D536565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SM (d40:1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1433C93" w14:textId="0BF06C6A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B77C6A5" w14:textId="254D8C91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D0C695A" w14:textId="1480254E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032917D" w14:textId="608582C9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F04428C" w14:textId="33FF213B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179E268" w14:textId="766596B0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1C32A9B1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CFB8766" w14:textId="2DD0B778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SM (d40:2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8865634" w14:textId="1DE1926D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4A5F65D" w14:textId="34050CFA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2857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DE90FB8" w14:textId="77C3FC39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4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10D000D" w14:textId="5FD0D865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6.25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AC7D660" w14:textId="2EAC7100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2.25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F78110B" w14:textId="1A867BCA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5.00</w:t>
            </w:r>
          </w:p>
        </w:tc>
      </w:tr>
      <w:tr w:rsidR="00DF7698" w:rsidRPr="003F7187" w14:paraId="7D745270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EA4A4D8" w14:textId="3DD3FF84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SM (d41:0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D54DF7D" w14:textId="1AA273F3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C0EA343" w14:textId="6F9C856C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89A2E11" w14:textId="3598F0EB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DE5E4DF" w14:textId="2D2D1C97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789F650" w14:textId="64D930DC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2BB107D" w14:textId="231895FB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673F640E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28B9A61" w14:textId="587AB9F0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SM (d41:1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0AE79A4" w14:textId="56DC7F5D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07D72E6" w14:textId="2EF6E100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7ADD82B" w14:textId="58A2D78E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34AB1C8" w14:textId="4188ED10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392F60F" w14:textId="10935B35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7F68455" w14:textId="34F31DD5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60C51276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5EE4940" w14:textId="4E1BC5DB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SM (d42:0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17CDFC3" w14:textId="111A6951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EA10891" w14:textId="6803D589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2D27C85" w14:textId="579F8D4E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FFFA5A0" w14:textId="630ED90D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D81C483" w14:textId="47E10961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65CCA2D" w14:textId="4D6BEB8F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68572E7E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3622B49" w14:textId="5B0406CB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SM (d42:1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8235101" w14:textId="4DD59CFE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DE78A20" w14:textId="410FDE1F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6AAC3A5" w14:textId="756241FB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0205881" w14:textId="2FE69CA2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3EFEBE1" w14:textId="36E08AAE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6391E95" w14:textId="0E44FD4A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77BB9ABA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39F74FB" w14:textId="6357E371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SM (d42:2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757BFE3" w14:textId="2353DC74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C69474D" w14:textId="3B7E8201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5556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DE114AA" w14:textId="75B45EBA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4.4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EE2805E" w14:textId="3CC8B537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5.75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2638258" w14:textId="068215F0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1.35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E8C4EE6" w14:textId="05B38A6F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00</w:t>
            </w:r>
          </w:p>
        </w:tc>
      </w:tr>
      <w:tr w:rsidR="00DF7698" w:rsidRPr="003F7187" w14:paraId="3231698B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32BD537" w14:textId="4C3985EC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SM (d42:3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39FA4BA" w14:textId="2D0ED964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E7F5640" w14:textId="4F1FD85A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1905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61CB7A2" w14:textId="264E36AF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8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6BD8849" w14:textId="606CC0EB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6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0222879" w14:textId="61A62313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2.7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977562A" w14:textId="372691F4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4.00</w:t>
            </w:r>
          </w:p>
        </w:tc>
      </w:tr>
      <w:tr w:rsidR="00DF7698" w:rsidRPr="003F7187" w14:paraId="205F1300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CAACB05" w14:textId="4301CAF3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SM (d43:3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F3B4A45" w14:textId="6DD57E62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09D0F89" w14:textId="697BD861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556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469C5C5" w14:textId="6FB0E5AF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6.6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8D50FF4" w14:textId="6C20BC26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0D1C102" w14:textId="0BC3647A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6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9E63A80" w14:textId="28E62B88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2.00</w:t>
            </w:r>
          </w:p>
        </w:tc>
      </w:tr>
      <w:tr w:rsidR="00DF7698" w:rsidRPr="003F7187" w14:paraId="2E2907DD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A6899F3" w14:textId="02536C3B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proofErr w:type="spellStart"/>
            <w:r w:rsidRPr="003F7187">
              <w:rPr>
                <w:rFonts w:ascii="Arial" w:hAnsi="Arial" w:cs="Arial"/>
                <w:sz w:val="18"/>
                <w:szCs w:val="18"/>
              </w:rPr>
              <w:t>Phytosphingosine</w:t>
            </w:r>
            <w:proofErr w:type="spellEnd"/>
            <w:r w:rsidRPr="003F7187">
              <w:rPr>
                <w:rFonts w:ascii="Arial" w:hAnsi="Arial" w:cs="Arial"/>
                <w:sz w:val="18"/>
                <w:szCs w:val="18"/>
              </w:rPr>
              <w:t> (C18:0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9E6ECE6" w14:textId="20B261BB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B1B0381" w14:textId="4136E9BF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9048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6623E6F" w14:textId="37D0D6A3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5.2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202089B" w14:textId="2AD4BEDD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4.75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3110BD0" w14:textId="3E65C002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45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FFED473" w14:textId="3E3FA536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9.00</w:t>
            </w:r>
          </w:p>
        </w:tc>
      </w:tr>
      <w:tr w:rsidR="00DF7698" w:rsidRPr="003F7187" w14:paraId="59E77EE5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71F69B8" w14:textId="055AB367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TAG (48:1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B27C024" w14:textId="5ACAF11A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F02E824" w14:textId="594418C2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4127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D90765B" w14:textId="7947E98A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4.2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A1973A0" w14:textId="1C5D2ABC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6.0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D7590A0" w14:textId="6FA9BF0D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1.8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23A1941" w14:textId="27724FCF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6.00</w:t>
            </w:r>
          </w:p>
        </w:tc>
      </w:tr>
      <w:tr w:rsidR="00DF7698" w:rsidRPr="003F7187" w14:paraId="15F5342C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0FBFE72" w14:textId="47F8202A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TAG (51:1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E5D1A6D" w14:textId="57AC9C02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4CBBE95" w14:textId="0B1203EE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75B450E" w14:textId="6575BB24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374E547" w14:textId="4112F011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68CC1A9" w14:textId="5C2E253E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0EE6DC0" w14:textId="4C70AFC3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0DE55335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ADF3227" w14:textId="7E1B5DA4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TAG (52:1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F940EE2" w14:textId="22869BE9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E0BD2BC" w14:textId="2FCDBA77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6A05FF2" w14:textId="34EE16DE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18DA519" w14:textId="0F06B82E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2039648" w14:textId="642E4F9E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EA93F12" w14:textId="2D956204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70972471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1B5DE8A" w14:textId="1AD41FEB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TAG (54:1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9271625" w14:textId="67A36E44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B896441" w14:textId="79B42CF2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0D7F126" w14:textId="333DEDDB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74B08FC" w14:textId="07238073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4A47EA4" w14:textId="351DD5D0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59B4447" w14:textId="29BBC120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2D05721B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15DFC48" w14:textId="6C668982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TAG (54:6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DA45276" w14:textId="4D34A055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3FC5FE4" w14:textId="1615BA72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317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3F7A4AA" w14:textId="0748778E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6.8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E74EABF" w14:textId="055533DD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2.75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65E64D2" w14:textId="6BB755A0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4.05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E4EB868" w14:textId="475940C9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1.00</w:t>
            </w:r>
          </w:p>
        </w:tc>
      </w:tr>
      <w:tr w:rsidR="00DF7698" w:rsidRPr="003F7187" w14:paraId="65F248B5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4F74741" w14:textId="03FE60D2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TAG (54:7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D757376" w14:textId="1A2B191E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DDB5074" w14:textId="028ABA1F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1AA6321" w14:textId="30C1DFFE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0A9E5E4" w14:textId="525E8ECA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2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0E55429" w14:textId="4E83F0D5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8DA9E29" w14:textId="40A2B162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421F0645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ADC4257" w14:textId="744EF0B2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TAG (56:0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EE9BD61" w14:textId="04D427C7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812E770" w14:textId="4C50F767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15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8458C2D" w14:textId="24846E1B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F1F880B" w14:textId="70559C13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7.5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7B2E4D6" w14:textId="15E2092E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-4.50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501D396" w14:textId="233BC571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</w:tr>
      <w:tr w:rsidR="00DF7698" w:rsidRPr="003F7187" w14:paraId="381E9B5D" w14:textId="77777777" w:rsidTr="00DF7698">
        <w:trPr>
          <w:trHeight w:val="285"/>
        </w:trPr>
        <w:tc>
          <w:tcPr>
            <w:tcW w:w="23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B406AAB" w14:textId="254EBA2B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TAG (56:3)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14907A6" w14:textId="79B61F77" w:rsidR="00DF7698" w:rsidRPr="003F7187" w:rsidRDefault="00DF7698" w:rsidP="00DF769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9B749DD" w14:textId="2D911A5A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0.2857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79985F7" w14:textId="2914A743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6.0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7B5370A" w14:textId="70B91526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3.75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E0D3A19" w14:textId="06BA7533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2.25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C7AA526" w14:textId="344A55E3" w:rsidR="00DF7698" w:rsidRPr="003F7187" w:rsidRDefault="00DF7698" w:rsidP="00DF7698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US" w:eastAsia="en-US"/>
              </w:rPr>
            </w:pPr>
            <w:r w:rsidRPr="003F7187">
              <w:rPr>
                <w:rFonts w:ascii="Arial" w:hAnsi="Arial" w:cs="Arial"/>
                <w:sz w:val="18"/>
                <w:szCs w:val="18"/>
              </w:rPr>
              <w:t>5.00</w:t>
            </w:r>
          </w:p>
        </w:tc>
      </w:tr>
    </w:tbl>
    <w:p w14:paraId="78190C1E" w14:textId="77777777" w:rsidR="00ED48D0" w:rsidRPr="001062F4" w:rsidRDefault="00ED48D0" w:rsidP="00ED48D0">
      <w:pPr>
        <w:spacing w:line="480" w:lineRule="auto"/>
        <w:jc w:val="both"/>
        <w:rPr>
          <w:rFonts w:ascii="Arial" w:hAnsi="Arial" w:cs="Arial"/>
          <w:b/>
          <w:color w:val="FF0000"/>
          <w:sz w:val="20"/>
          <w:szCs w:val="20"/>
        </w:rPr>
      </w:pPr>
      <w:r w:rsidRPr="001062F4">
        <w:rPr>
          <w:rFonts w:ascii="Arial" w:hAnsi="Arial" w:cs="Arial"/>
          <w:b/>
          <w:color w:val="FF0000"/>
          <w:sz w:val="20"/>
          <w:szCs w:val="20"/>
        </w:rPr>
        <w:br w:type="page"/>
      </w:r>
    </w:p>
    <w:tbl>
      <w:tblPr>
        <w:tblStyle w:val="Tabellenraster"/>
        <w:tblpPr w:leftFromText="180" w:rightFromText="180" w:vertAnchor="text" w:horzAnchor="margin" w:tblpXSpec="center" w:tblpY="785"/>
        <w:tblW w:w="9419" w:type="dxa"/>
        <w:tblLayout w:type="fixed"/>
        <w:tblLook w:val="04A0" w:firstRow="1" w:lastRow="0" w:firstColumn="1" w:lastColumn="0" w:noHBand="0" w:noVBand="1"/>
      </w:tblPr>
      <w:tblGrid>
        <w:gridCol w:w="1700"/>
        <w:gridCol w:w="792"/>
        <w:gridCol w:w="622"/>
        <w:gridCol w:w="850"/>
        <w:gridCol w:w="795"/>
        <w:gridCol w:w="795"/>
        <w:gridCol w:w="1190"/>
        <w:gridCol w:w="966"/>
        <w:gridCol w:w="908"/>
        <w:gridCol w:w="801"/>
      </w:tblGrid>
      <w:tr w:rsidR="00C60D51" w:rsidRPr="001062F4" w14:paraId="5FAEA236" w14:textId="77777777" w:rsidTr="00A27096">
        <w:trPr>
          <w:trHeight w:val="1063"/>
        </w:trPr>
        <w:tc>
          <w:tcPr>
            <w:tcW w:w="1700" w:type="dxa"/>
          </w:tcPr>
          <w:p w14:paraId="73F2E06B" w14:textId="77777777" w:rsidR="00C60D51" w:rsidRPr="00444340" w:rsidRDefault="00C60D51" w:rsidP="00CC13A4">
            <w:pPr>
              <w:spacing w:line="360" w:lineRule="auto"/>
              <w:jc w:val="both"/>
              <w:rPr>
                <w:rFonts w:ascii="Arial" w:hAnsi="Arial" w:cs="Arial"/>
                <w:b/>
                <w:bCs/>
                <w:color w:val="000000" w:themeColor="text1"/>
                <w:kern w:val="24"/>
                <w:sz w:val="16"/>
                <w:szCs w:val="16"/>
                <w:highlight w:val="yellow"/>
                <w:lang w:eastAsia="de-DE"/>
              </w:rPr>
            </w:pPr>
          </w:p>
        </w:tc>
        <w:tc>
          <w:tcPr>
            <w:tcW w:w="792" w:type="dxa"/>
          </w:tcPr>
          <w:p w14:paraId="47985D16" w14:textId="77777777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b/>
                <w:bCs/>
                <w:color w:val="000000" w:themeColor="text1"/>
                <w:kern w:val="24"/>
                <w:sz w:val="16"/>
                <w:szCs w:val="16"/>
                <w:lang w:eastAsia="de-DE"/>
              </w:rPr>
              <w:t>Tissue</w:t>
            </w:r>
          </w:p>
        </w:tc>
        <w:tc>
          <w:tcPr>
            <w:tcW w:w="622" w:type="dxa"/>
          </w:tcPr>
          <w:p w14:paraId="3B37E458" w14:textId="77777777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b/>
                <w:bCs/>
                <w:color w:val="000000" w:themeColor="text1"/>
                <w:kern w:val="24"/>
                <w:sz w:val="16"/>
                <w:szCs w:val="16"/>
                <w:lang w:eastAsia="de-DE"/>
              </w:rPr>
              <w:t>Male (n)</w:t>
            </w:r>
          </w:p>
        </w:tc>
        <w:tc>
          <w:tcPr>
            <w:tcW w:w="850" w:type="dxa"/>
          </w:tcPr>
          <w:p w14:paraId="6A3FC527" w14:textId="77777777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b/>
                <w:bCs/>
                <w:color w:val="000000" w:themeColor="text1"/>
                <w:kern w:val="24"/>
                <w:sz w:val="16"/>
                <w:szCs w:val="16"/>
                <w:lang w:eastAsia="de-DE"/>
              </w:rPr>
              <w:t>Female</w:t>
            </w:r>
          </w:p>
          <w:p w14:paraId="2B7B6A6C" w14:textId="77777777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b/>
                <w:bCs/>
                <w:color w:val="000000" w:themeColor="text1"/>
                <w:kern w:val="24"/>
                <w:sz w:val="16"/>
                <w:szCs w:val="16"/>
                <w:lang w:eastAsia="de-DE"/>
              </w:rPr>
              <w:t>(n)</w:t>
            </w:r>
          </w:p>
        </w:tc>
        <w:tc>
          <w:tcPr>
            <w:tcW w:w="795" w:type="dxa"/>
          </w:tcPr>
          <w:p w14:paraId="7077D34B" w14:textId="08A5BCE8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kern w:val="24"/>
                <w:sz w:val="16"/>
                <w:szCs w:val="16"/>
                <w:lang w:eastAsia="de-DE"/>
              </w:rPr>
              <w:t xml:space="preserve">Sex </w:t>
            </w:r>
            <w:r>
              <w:rPr>
                <w:rFonts w:ascii="Arial" w:hAnsi="Arial" w:cs="Arial"/>
                <w:b/>
                <w:bCs/>
                <w:color w:val="000000" w:themeColor="text1"/>
                <w:kern w:val="24"/>
                <w:sz w:val="16"/>
                <w:szCs w:val="16"/>
                <w:lang w:eastAsia="de-DE"/>
              </w:rPr>
              <w:br/>
            </w:r>
            <w:r w:rsidRPr="00C60D51">
              <w:rPr>
                <w:rFonts w:ascii="Arial" w:hAnsi="Arial" w:cs="Arial"/>
                <w:b/>
                <w:bCs/>
                <w:color w:val="000000" w:themeColor="text1"/>
                <w:kern w:val="24"/>
                <w:sz w:val="16"/>
                <w:szCs w:val="16"/>
                <w:lang w:eastAsia="de-DE"/>
              </w:rPr>
              <w:t>un</w:t>
            </w:r>
            <w:r>
              <w:rPr>
                <w:rFonts w:ascii="Arial" w:hAnsi="Arial" w:cs="Arial"/>
                <w:b/>
                <w:bCs/>
                <w:color w:val="000000" w:themeColor="text1"/>
                <w:kern w:val="24"/>
                <w:sz w:val="16"/>
                <w:szCs w:val="16"/>
                <w:lang w:eastAsia="de-DE"/>
              </w:rPr>
              <w:t>-</w:t>
            </w:r>
            <w:r w:rsidRPr="00C60D51">
              <w:rPr>
                <w:rFonts w:ascii="Arial" w:hAnsi="Arial" w:cs="Arial"/>
                <w:b/>
                <w:bCs/>
                <w:color w:val="000000" w:themeColor="text1"/>
                <w:kern w:val="24"/>
                <w:sz w:val="16"/>
                <w:szCs w:val="16"/>
                <w:lang w:eastAsia="de-DE"/>
              </w:rPr>
              <w:t>known (n)</w:t>
            </w:r>
          </w:p>
        </w:tc>
        <w:tc>
          <w:tcPr>
            <w:tcW w:w="795" w:type="dxa"/>
          </w:tcPr>
          <w:p w14:paraId="38AE7160" w14:textId="27793876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b/>
                <w:bCs/>
                <w:color w:val="000000" w:themeColor="text1"/>
                <w:kern w:val="24"/>
                <w:sz w:val="16"/>
                <w:szCs w:val="16"/>
                <w:lang w:eastAsia="de-DE"/>
              </w:rPr>
              <w:t>Median age</w:t>
            </w:r>
          </w:p>
          <w:p w14:paraId="174035F0" w14:textId="77777777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b/>
                <w:bCs/>
                <w:color w:val="000000" w:themeColor="text1"/>
                <w:kern w:val="24"/>
                <w:sz w:val="16"/>
                <w:szCs w:val="16"/>
                <w:lang w:eastAsia="de-DE"/>
              </w:rPr>
              <w:t>(y)</w:t>
            </w:r>
          </w:p>
        </w:tc>
        <w:tc>
          <w:tcPr>
            <w:tcW w:w="1190" w:type="dxa"/>
          </w:tcPr>
          <w:p w14:paraId="1561E54C" w14:textId="77777777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b/>
                <w:bCs/>
                <w:color w:val="000000" w:themeColor="text1"/>
                <w:kern w:val="24"/>
                <w:sz w:val="16"/>
                <w:szCs w:val="16"/>
                <w:lang w:eastAsia="de-DE"/>
              </w:rPr>
              <w:t>TNM</w:t>
            </w:r>
          </w:p>
        </w:tc>
        <w:tc>
          <w:tcPr>
            <w:tcW w:w="966" w:type="dxa"/>
          </w:tcPr>
          <w:p w14:paraId="67A6556C" w14:textId="77777777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b/>
                <w:bCs/>
                <w:color w:val="000000" w:themeColor="text1"/>
                <w:kern w:val="24"/>
                <w:sz w:val="16"/>
                <w:szCs w:val="16"/>
                <w:lang w:eastAsia="de-DE"/>
              </w:rPr>
              <w:t xml:space="preserve">Tumour </w:t>
            </w:r>
          </w:p>
          <w:p w14:paraId="7327EEA4" w14:textId="77777777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b/>
                <w:bCs/>
                <w:color w:val="000000" w:themeColor="text1"/>
                <w:kern w:val="24"/>
                <w:sz w:val="16"/>
                <w:szCs w:val="16"/>
                <w:lang w:eastAsia="de-DE"/>
              </w:rPr>
              <w:t>stage</w:t>
            </w:r>
          </w:p>
        </w:tc>
        <w:tc>
          <w:tcPr>
            <w:tcW w:w="908" w:type="dxa"/>
          </w:tcPr>
          <w:p w14:paraId="5DFB04AF" w14:textId="77777777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b/>
                <w:bCs/>
                <w:color w:val="000000" w:themeColor="text1"/>
                <w:kern w:val="24"/>
                <w:sz w:val="16"/>
                <w:szCs w:val="16"/>
                <w:lang w:eastAsia="de-DE"/>
              </w:rPr>
              <w:t>Tumour grade (n)</w:t>
            </w:r>
          </w:p>
        </w:tc>
        <w:tc>
          <w:tcPr>
            <w:tcW w:w="801" w:type="dxa"/>
          </w:tcPr>
          <w:p w14:paraId="01EF9834" w14:textId="35A81E17" w:rsidR="00C60D51" w:rsidRPr="00444340" w:rsidRDefault="00C60D51" w:rsidP="00444340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C60D51">
              <w:rPr>
                <w:rFonts w:ascii="Arial" w:hAnsi="Arial" w:cs="Arial"/>
                <w:b/>
                <w:bCs/>
                <w:color w:val="000000" w:themeColor="text1"/>
                <w:kern w:val="24"/>
                <w:sz w:val="14"/>
                <w:szCs w:val="14"/>
                <w:lang w:eastAsia="de-DE"/>
              </w:rPr>
              <w:t>Tumour cells</w:t>
            </w:r>
          </w:p>
        </w:tc>
      </w:tr>
      <w:tr w:rsidR="00C60D51" w:rsidRPr="001062F4" w14:paraId="37D2C24B" w14:textId="77777777" w:rsidTr="00A27096">
        <w:trPr>
          <w:trHeight w:val="487"/>
        </w:trPr>
        <w:tc>
          <w:tcPr>
            <w:tcW w:w="1700" w:type="dxa"/>
            <w:vMerge w:val="restart"/>
          </w:tcPr>
          <w:p w14:paraId="4991C89C" w14:textId="77777777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highlight w:val="yellow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 xml:space="preserve">Paired samples from CRC patients for </w:t>
            </w:r>
            <w:r w:rsidRPr="00444340">
              <w:rPr>
                <w:rFonts w:ascii="Arial" w:hAnsi="Arial" w:cs="Arial"/>
                <w:b/>
                <w:bCs/>
                <w:color w:val="000000" w:themeColor="text1"/>
                <w:kern w:val="24"/>
                <w:sz w:val="16"/>
                <w:szCs w:val="16"/>
                <w:lang w:eastAsia="de-DE"/>
              </w:rPr>
              <w:t>Figure 6g</w:t>
            </w: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 xml:space="preserve"> (OriGene)</w:t>
            </w:r>
          </w:p>
        </w:tc>
        <w:tc>
          <w:tcPr>
            <w:tcW w:w="792" w:type="dxa"/>
          </w:tcPr>
          <w:p w14:paraId="78C9F517" w14:textId="77777777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normal</w:t>
            </w:r>
          </w:p>
        </w:tc>
        <w:tc>
          <w:tcPr>
            <w:tcW w:w="622" w:type="dxa"/>
          </w:tcPr>
          <w:p w14:paraId="76CC6D30" w14:textId="77777777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5</w:t>
            </w:r>
          </w:p>
        </w:tc>
        <w:tc>
          <w:tcPr>
            <w:tcW w:w="850" w:type="dxa"/>
          </w:tcPr>
          <w:p w14:paraId="1B85B1C4" w14:textId="77777777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5</w:t>
            </w:r>
          </w:p>
        </w:tc>
        <w:tc>
          <w:tcPr>
            <w:tcW w:w="795" w:type="dxa"/>
          </w:tcPr>
          <w:p w14:paraId="39A891A2" w14:textId="223F08E9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0</w:t>
            </w:r>
          </w:p>
        </w:tc>
        <w:tc>
          <w:tcPr>
            <w:tcW w:w="795" w:type="dxa"/>
            <w:vMerge w:val="restart"/>
          </w:tcPr>
          <w:p w14:paraId="73017242" w14:textId="3FF1C893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74.5</w:t>
            </w:r>
          </w:p>
        </w:tc>
        <w:tc>
          <w:tcPr>
            <w:tcW w:w="1190" w:type="dxa"/>
          </w:tcPr>
          <w:p w14:paraId="198947D0" w14:textId="77777777" w:rsidR="00C60D51" w:rsidRPr="00444340" w:rsidRDefault="00C60D51" w:rsidP="00CC13A4">
            <w:pPr>
              <w:spacing w:line="360" w:lineRule="auto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N.A.</w:t>
            </w:r>
          </w:p>
        </w:tc>
        <w:tc>
          <w:tcPr>
            <w:tcW w:w="966" w:type="dxa"/>
          </w:tcPr>
          <w:p w14:paraId="4294B787" w14:textId="77777777" w:rsidR="00C60D51" w:rsidRPr="00444340" w:rsidRDefault="00C60D51" w:rsidP="00CC13A4">
            <w:pPr>
              <w:spacing w:line="360" w:lineRule="auto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N.A.</w:t>
            </w:r>
          </w:p>
        </w:tc>
        <w:tc>
          <w:tcPr>
            <w:tcW w:w="908" w:type="dxa"/>
          </w:tcPr>
          <w:p w14:paraId="5E517C06" w14:textId="77777777" w:rsidR="00C60D51" w:rsidRPr="00444340" w:rsidRDefault="00C60D51" w:rsidP="00CC13A4">
            <w:pPr>
              <w:spacing w:line="360" w:lineRule="auto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N.A.</w:t>
            </w:r>
          </w:p>
        </w:tc>
        <w:tc>
          <w:tcPr>
            <w:tcW w:w="801" w:type="dxa"/>
          </w:tcPr>
          <w:p w14:paraId="770FE50B" w14:textId="77777777" w:rsidR="00C60D51" w:rsidRPr="00444340" w:rsidRDefault="00C60D51" w:rsidP="00CC13A4">
            <w:pPr>
              <w:spacing w:line="360" w:lineRule="auto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N.A.</w:t>
            </w:r>
          </w:p>
        </w:tc>
      </w:tr>
      <w:tr w:rsidR="00C60D51" w:rsidRPr="001062F4" w14:paraId="66B4F70A" w14:textId="77777777" w:rsidTr="00A27096">
        <w:trPr>
          <w:trHeight w:val="558"/>
        </w:trPr>
        <w:tc>
          <w:tcPr>
            <w:tcW w:w="1700" w:type="dxa"/>
            <w:vMerge/>
          </w:tcPr>
          <w:p w14:paraId="2B749548" w14:textId="77777777" w:rsidR="00C60D51" w:rsidRPr="00444340" w:rsidRDefault="00C60D51" w:rsidP="00CC13A4">
            <w:pPr>
              <w:spacing w:line="360" w:lineRule="auto"/>
              <w:jc w:val="both"/>
              <w:rPr>
                <w:rFonts w:ascii="Arial" w:hAnsi="Arial" w:cs="Arial"/>
                <w:b/>
                <w:bCs/>
                <w:color w:val="000000" w:themeColor="text1"/>
                <w:kern w:val="24"/>
                <w:sz w:val="16"/>
                <w:szCs w:val="16"/>
                <w:highlight w:val="yellow"/>
                <w:lang w:eastAsia="de-DE"/>
              </w:rPr>
            </w:pPr>
          </w:p>
        </w:tc>
        <w:tc>
          <w:tcPr>
            <w:tcW w:w="792" w:type="dxa"/>
          </w:tcPr>
          <w:p w14:paraId="328FC36C" w14:textId="77777777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tumour</w:t>
            </w:r>
          </w:p>
        </w:tc>
        <w:tc>
          <w:tcPr>
            <w:tcW w:w="622" w:type="dxa"/>
          </w:tcPr>
          <w:p w14:paraId="5048DF06" w14:textId="77777777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5</w:t>
            </w:r>
          </w:p>
        </w:tc>
        <w:tc>
          <w:tcPr>
            <w:tcW w:w="850" w:type="dxa"/>
          </w:tcPr>
          <w:p w14:paraId="16A0CC63" w14:textId="77777777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5</w:t>
            </w:r>
          </w:p>
        </w:tc>
        <w:tc>
          <w:tcPr>
            <w:tcW w:w="795" w:type="dxa"/>
          </w:tcPr>
          <w:p w14:paraId="628B684E" w14:textId="67458F09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0</w:t>
            </w:r>
          </w:p>
        </w:tc>
        <w:tc>
          <w:tcPr>
            <w:tcW w:w="795" w:type="dxa"/>
            <w:vMerge/>
          </w:tcPr>
          <w:p w14:paraId="31CDB853" w14:textId="12E7D2B7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</w:p>
        </w:tc>
        <w:tc>
          <w:tcPr>
            <w:tcW w:w="1190" w:type="dxa"/>
          </w:tcPr>
          <w:p w14:paraId="3C251122" w14:textId="77777777" w:rsidR="00C60D51" w:rsidRPr="00444340" w:rsidRDefault="00C60D51" w:rsidP="00CC13A4">
            <w:pPr>
              <w:spacing w:line="360" w:lineRule="auto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 xml:space="preserve">pT3pN0pMX </w:t>
            </w:r>
          </w:p>
        </w:tc>
        <w:tc>
          <w:tcPr>
            <w:tcW w:w="966" w:type="dxa"/>
          </w:tcPr>
          <w:p w14:paraId="750F1C0A" w14:textId="77777777" w:rsidR="00C60D51" w:rsidRPr="00444340" w:rsidRDefault="00C60D51" w:rsidP="00CC13A4">
            <w:pPr>
              <w:spacing w:line="360" w:lineRule="auto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IIA (10)</w:t>
            </w:r>
          </w:p>
        </w:tc>
        <w:tc>
          <w:tcPr>
            <w:tcW w:w="908" w:type="dxa"/>
          </w:tcPr>
          <w:p w14:paraId="5FB3B1E7" w14:textId="77777777" w:rsidR="00C60D51" w:rsidRPr="00444340" w:rsidRDefault="00C60D51" w:rsidP="00CC13A4">
            <w:pPr>
              <w:spacing w:line="360" w:lineRule="auto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G1 (3)</w:t>
            </w: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br/>
              <w:t>G2 (7)</w:t>
            </w:r>
          </w:p>
        </w:tc>
        <w:tc>
          <w:tcPr>
            <w:tcW w:w="801" w:type="dxa"/>
          </w:tcPr>
          <w:p w14:paraId="0BBCD7F1" w14:textId="77777777" w:rsidR="00C60D51" w:rsidRPr="00444340" w:rsidRDefault="00C60D51" w:rsidP="00CC13A4">
            <w:pPr>
              <w:spacing w:line="360" w:lineRule="auto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60-89</w:t>
            </w:r>
          </w:p>
        </w:tc>
      </w:tr>
      <w:tr w:rsidR="00C60D51" w:rsidRPr="001062F4" w14:paraId="7153606C" w14:textId="77777777" w:rsidTr="00A27096">
        <w:trPr>
          <w:trHeight w:val="336"/>
        </w:trPr>
        <w:tc>
          <w:tcPr>
            <w:tcW w:w="1700" w:type="dxa"/>
            <w:vMerge w:val="restart"/>
          </w:tcPr>
          <w:p w14:paraId="47762734" w14:textId="77777777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 xml:space="preserve">Tissue Scan Colon Cancer tissue qPCR Panel </w:t>
            </w:r>
            <w:r w:rsidRPr="00444340">
              <w:rPr>
                <w:rFonts w:ascii="Arial" w:hAnsi="Arial" w:cs="Arial"/>
                <w:i/>
                <w:iCs/>
                <w:color w:val="000000" w:themeColor="text1"/>
                <w:kern w:val="24"/>
                <w:sz w:val="16"/>
                <w:szCs w:val="16"/>
                <w:lang w:eastAsia="de-DE"/>
              </w:rPr>
              <w:t>III</w:t>
            </w: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 xml:space="preserve"> Matched pairs for </w:t>
            </w:r>
            <w:r w:rsidRPr="00444340">
              <w:rPr>
                <w:rFonts w:ascii="Arial" w:hAnsi="Arial" w:cs="Arial"/>
                <w:b/>
                <w:bCs/>
                <w:color w:val="000000" w:themeColor="text1"/>
                <w:kern w:val="24"/>
                <w:sz w:val="16"/>
                <w:szCs w:val="16"/>
                <w:lang w:eastAsia="de-DE"/>
              </w:rPr>
              <w:t>Figure 6h</w:t>
            </w: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 xml:space="preserve"> (OriGene, #HCRT10303)</w:t>
            </w:r>
          </w:p>
        </w:tc>
        <w:tc>
          <w:tcPr>
            <w:tcW w:w="792" w:type="dxa"/>
          </w:tcPr>
          <w:p w14:paraId="1ACAD74D" w14:textId="77777777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normal</w:t>
            </w:r>
          </w:p>
        </w:tc>
        <w:tc>
          <w:tcPr>
            <w:tcW w:w="622" w:type="dxa"/>
          </w:tcPr>
          <w:p w14:paraId="72B25D8A" w14:textId="77777777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11</w:t>
            </w:r>
          </w:p>
        </w:tc>
        <w:tc>
          <w:tcPr>
            <w:tcW w:w="850" w:type="dxa"/>
          </w:tcPr>
          <w:p w14:paraId="3FBB7CA8" w14:textId="77777777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13</w:t>
            </w:r>
          </w:p>
        </w:tc>
        <w:tc>
          <w:tcPr>
            <w:tcW w:w="795" w:type="dxa"/>
          </w:tcPr>
          <w:p w14:paraId="7F4285A4" w14:textId="728D358B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0</w:t>
            </w:r>
          </w:p>
        </w:tc>
        <w:tc>
          <w:tcPr>
            <w:tcW w:w="795" w:type="dxa"/>
            <w:vMerge w:val="restart"/>
          </w:tcPr>
          <w:p w14:paraId="16AA06E2" w14:textId="192D7086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76</w:t>
            </w:r>
          </w:p>
        </w:tc>
        <w:tc>
          <w:tcPr>
            <w:tcW w:w="1190" w:type="dxa"/>
          </w:tcPr>
          <w:p w14:paraId="13D6DB61" w14:textId="77777777" w:rsidR="00C60D51" w:rsidRPr="00444340" w:rsidRDefault="00C60D51" w:rsidP="00CC13A4">
            <w:pPr>
              <w:spacing w:line="360" w:lineRule="auto"/>
              <w:jc w:val="both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N.A.</w:t>
            </w:r>
          </w:p>
        </w:tc>
        <w:tc>
          <w:tcPr>
            <w:tcW w:w="966" w:type="dxa"/>
          </w:tcPr>
          <w:p w14:paraId="34AAD275" w14:textId="77777777" w:rsidR="00C60D51" w:rsidRPr="00444340" w:rsidRDefault="00C60D51" w:rsidP="00CC13A4">
            <w:pPr>
              <w:spacing w:line="360" w:lineRule="auto"/>
              <w:jc w:val="both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N.A.</w:t>
            </w:r>
          </w:p>
        </w:tc>
        <w:tc>
          <w:tcPr>
            <w:tcW w:w="908" w:type="dxa"/>
          </w:tcPr>
          <w:p w14:paraId="1858B184" w14:textId="77777777" w:rsidR="00C60D51" w:rsidRPr="00444340" w:rsidRDefault="00C60D51" w:rsidP="00CC13A4">
            <w:pPr>
              <w:spacing w:line="360" w:lineRule="auto"/>
              <w:jc w:val="both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N.A.</w:t>
            </w:r>
          </w:p>
        </w:tc>
        <w:tc>
          <w:tcPr>
            <w:tcW w:w="801" w:type="dxa"/>
          </w:tcPr>
          <w:p w14:paraId="1D9ED4B8" w14:textId="77777777" w:rsidR="00C60D51" w:rsidRPr="00444340" w:rsidRDefault="00C60D51" w:rsidP="00CC13A4">
            <w:pPr>
              <w:spacing w:line="360" w:lineRule="auto"/>
              <w:jc w:val="both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N.A.</w:t>
            </w:r>
          </w:p>
        </w:tc>
      </w:tr>
      <w:tr w:rsidR="00C60D51" w:rsidRPr="001062F4" w14:paraId="4D29E200" w14:textId="77777777" w:rsidTr="00A27096">
        <w:trPr>
          <w:trHeight w:val="144"/>
        </w:trPr>
        <w:tc>
          <w:tcPr>
            <w:tcW w:w="1700" w:type="dxa"/>
            <w:vMerge/>
          </w:tcPr>
          <w:p w14:paraId="26A6F750" w14:textId="77777777" w:rsidR="00C60D51" w:rsidRPr="00444340" w:rsidRDefault="00C60D51" w:rsidP="00CC13A4">
            <w:pPr>
              <w:spacing w:line="360" w:lineRule="auto"/>
              <w:jc w:val="both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</w:p>
        </w:tc>
        <w:tc>
          <w:tcPr>
            <w:tcW w:w="792" w:type="dxa"/>
          </w:tcPr>
          <w:p w14:paraId="6E6A7713" w14:textId="77777777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 xml:space="preserve">tumour </w:t>
            </w:r>
          </w:p>
        </w:tc>
        <w:tc>
          <w:tcPr>
            <w:tcW w:w="622" w:type="dxa"/>
          </w:tcPr>
          <w:p w14:paraId="05670AE4" w14:textId="77777777" w:rsidR="00C60D51" w:rsidRPr="00444340" w:rsidRDefault="00C60D51" w:rsidP="00C60D51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11</w:t>
            </w:r>
          </w:p>
        </w:tc>
        <w:tc>
          <w:tcPr>
            <w:tcW w:w="850" w:type="dxa"/>
          </w:tcPr>
          <w:p w14:paraId="5D199163" w14:textId="77777777" w:rsidR="00C60D51" w:rsidRPr="00444340" w:rsidRDefault="00C60D51" w:rsidP="00C60D51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13</w:t>
            </w:r>
          </w:p>
        </w:tc>
        <w:tc>
          <w:tcPr>
            <w:tcW w:w="795" w:type="dxa"/>
          </w:tcPr>
          <w:p w14:paraId="4B14E0C0" w14:textId="2E4BF734" w:rsidR="00C60D51" w:rsidRPr="00444340" w:rsidRDefault="00C60D51" w:rsidP="00C60D51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0</w:t>
            </w:r>
          </w:p>
        </w:tc>
        <w:tc>
          <w:tcPr>
            <w:tcW w:w="795" w:type="dxa"/>
            <w:vMerge/>
          </w:tcPr>
          <w:p w14:paraId="38EB6486" w14:textId="360DD0ED" w:rsidR="00C60D51" w:rsidRPr="00444340" w:rsidRDefault="00C60D51" w:rsidP="00CC13A4">
            <w:pPr>
              <w:spacing w:line="360" w:lineRule="auto"/>
              <w:jc w:val="both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</w:p>
        </w:tc>
        <w:tc>
          <w:tcPr>
            <w:tcW w:w="1190" w:type="dxa"/>
          </w:tcPr>
          <w:p w14:paraId="397C2F30" w14:textId="77777777" w:rsidR="00C60D51" w:rsidRPr="00444340" w:rsidRDefault="00C60D51" w:rsidP="00CC13A4">
            <w:pPr>
              <w:spacing w:line="360" w:lineRule="auto"/>
              <w:jc w:val="both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 xml:space="preserve">pT2pN0pMX </w:t>
            </w:r>
          </w:p>
          <w:p w14:paraId="6C2B1B5A" w14:textId="77777777" w:rsidR="00C60D51" w:rsidRPr="00444340" w:rsidRDefault="00C60D51" w:rsidP="00CC13A4">
            <w:pPr>
              <w:spacing w:line="360" w:lineRule="auto"/>
              <w:jc w:val="both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 xml:space="preserve">pT1pN0pMX </w:t>
            </w:r>
          </w:p>
          <w:p w14:paraId="4CC54082" w14:textId="77777777" w:rsidR="00C60D51" w:rsidRPr="00444340" w:rsidRDefault="00C60D51" w:rsidP="00CC13A4">
            <w:pPr>
              <w:spacing w:line="360" w:lineRule="auto"/>
              <w:jc w:val="both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 xml:space="preserve">pT3pN0pMX </w:t>
            </w:r>
          </w:p>
          <w:p w14:paraId="46489BF5" w14:textId="77777777" w:rsidR="00C60D51" w:rsidRPr="00444340" w:rsidRDefault="00C60D51" w:rsidP="00CC13A4">
            <w:pPr>
              <w:spacing w:line="360" w:lineRule="auto"/>
              <w:jc w:val="both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 xml:space="preserve">pT4pN0pMX </w:t>
            </w:r>
          </w:p>
          <w:p w14:paraId="6A93F2F3" w14:textId="77777777" w:rsidR="00C60D51" w:rsidRPr="00444340" w:rsidRDefault="00C60D51" w:rsidP="00CC13A4">
            <w:pPr>
              <w:spacing w:line="360" w:lineRule="auto"/>
              <w:jc w:val="both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 xml:space="preserve">pTXpN1pMX </w:t>
            </w:r>
          </w:p>
          <w:p w14:paraId="48DC322A" w14:textId="77777777" w:rsidR="00C60D51" w:rsidRPr="00444340" w:rsidRDefault="00C60D51" w:rsidP="00CC13A4">
            <w:pPr>
              <w:spacing w:line="360" w:lineRule="auto"/>
              <w:jc w:val="both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 xml:space="preserve">pT1pN1pMX </w:t>
            </w:r>
          </w:p>
          <w:p w14:paraId="427D3F96" w14:textId="77777777" w:rsidR="00C60D51" w:rsidRPr="00444340" w:rsidRDefault="00C60D51" w:rsidP="00CC13A4">
            <w:pPr>
              <w:spacing w:line="360" w:lineRule="auto"/>
              <w:jc w:val="both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 xml:space="preserve">pT3pN1pMX  </w:t>
            </w:r>
          </w:p>
          <w:p w14:paraId="59FD3E86" w14:textId="77777777" w:rsidR="00C60D51" w:rsidRPr="00444340" w:rsidRDefault="00C60D51" w:rsidP="00CC13A4">
            <w:pPr>
              <w:spacing w:line="360" w:lineRule="auto"/>
              <w:jc w:val="both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 xml:space="preserve">pT4pN2pMX </w:t>
            </w:r>
          </w:p>
          <w:p w14:paraId="63547D22" w14:textId="77777777" w:rsidR="00C60D51" w:rsidRPr="00444340" w:rsidRDefault="00C60D51" w:rsidP="00CC13A4">
            <w:pPr>
              <w:spacing w:line="360" w:lineRule="auto"/>
              <w:jc w:val="both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pT3pNXpM1</w:t>
            </w:r>
          </w:p>
        </w:tc>
        <w:tc>
          <w:tcPr>
            <w:tcW w:w="966" w:type="dxa"/>
          </w:tcPr>
          <w:p w14:paraId="3B51751E" w14:textId="77777777" w:rsidR="00C60D51" w:rsidRPr="00444340" w:rsidRDefault="00C60D51" w:rsidP="00CC13A4">
            <w:pPr>
              <w:spacing w:line="360" w:lineRule="auto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bookmarkStart w:id="0" w:name="OLE_LINK1"/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I (5),</w:t>
            </w: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br/>
              <w:t>II (7),</w:t>
            </w: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br/>
              <w:t>III (8),</w:t>
            </w: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br/>
              <w:t>IV (4)</w:t>
            </w:r>
          </w:p>
          <w:bookmarkEnd w:id="0"/>
          <w:p w14:paraId="3F06CBBA" w14:textId="77777777" w:rsidR="00C60D51" w:rsidRPr="00444340" w:rsidRDefault="00C60D51" w:rsidP="00CC13A4">
            <w:pPr>
              <w:spacing w:line="360" w:lineRule="auto"/>
              <w:jc w:val="both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</w:p>
        </w:tc>
        <w:tc>
          <w:tcPr>
            <w:tcW w:w="908" w:type="dxa"/>
          </w:tcPr>
          <w:p w14:paraId="02C27185" w14:textId="77777777" w:rsidR="00C60D51" w:rsidRPr="00444340" w:rsidRDefault="00C60D51" w:rsidP="00CC13A4">
            <w:pPr>
              <w:spacing w:line="360" w:lineRule="auto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N.A.  (2)</w:t>
            </w:r>
          </w:p>
          <w:p w14:paraId="7889B1B6" w14:textId="77777777" w:rsidR="00C60D51" w:rsidRPr="00444340" w:rsidRDefault="00C60D51" w:rsidP="00CC13A4">
            <w:pPr>
              <w:spacing w:line="360" w:lineRule="auto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G10 (10),</w:t>
            </w: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br/>
              <w:t>G2 (13),</w:t>
            </w: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br/>
              <w:t>G3 (1)</w:t>
            </w:r>
          </w:p>
        </w:tc>
        <w:tc>
          <w:tcPr>
            <w:tcW w:w="801" w:type="dxa"/>
          </w:tcPr>
          <w:p w14:paraId="55738E60" w14:textId="77777777" w:rsidR="00C60D51" w:rsidRPr="00444340" w:rsidRDefault="00C60D51" w:rsidP="00CC13A4">
            <w:pPr>
              <w:spacing w:line="360" w:lineRule="auto"/>
              <w:jc w:val="both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40-95</w:t>
            </w:r>
          </w:p>
        </w:tc>
      </w:tr>
      <w:tr w:rsidR="00C60D51" w:rsidRPr="001062F4" w14:paraId="60615A25" w14:textId="77777777" w:rsidTr="00A27096">
        <w:trPr>
          <w:trHeight w:val="144"/>
        </w:trPr>
        <w:tc>
          <w:tcPr>
            <w:tcW w:w="1700" w:type="dxa"/>
          </w:tcPr>
          <w:p w14:paraId="4F74E3BA" w14:textId="45E71BA3" w:rsidR="00C60D51" w:rsidRDefault="00C60D51" w:rsidP="00CC13A4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 xml:space="preserve">Human colonic biopsies of hospitalized </w:t>
            </w:r>
            <w:r w:rsidR="004A05A5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normal</w:t>
            </w: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 xml:space="preserve"> patients for qPCR</w:t>
            </w:r>
          </w:p>
          <w:p w14:paraId="5ACFEDC5" w14:textId="6E021ECB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(</w:t>
            </w:r>
            <w:r w:rsidRPr="00177CD2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Az-19-233; A</w:t>
            </w:r>
            <w:r w:rsidR="00247000" w:rsidRPr="00177CD2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z</w:t>
            </w:r>
            <w:r w:rsidR="00177CD2" w:rsidRPr="00177CD2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-2023-172;</w:t>
            </w:r>
            <w:r w:rsidR="00177CD2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 xml:space="preserve"> </w:t>
            </w:r>
            <w:r w:rsidR="00A27096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Az-05-112)</w:t>
            </w:r>
          </w:p>
        </w:tc>
        <w:tc>
          <w:tcPr>
            <w:tcW w:w="792" w:type="dxa"/>
          </w:tcPr>
          <w:p w14:paraId="75E17B40" w14:textId="41C9C7CA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normal</w:t>
            </w:r>
          </w:p>
        </w:tc>
        <w:tc>
          <w:tcPr>
            <w:tcW w:w="622" w:type="dxa"/>
          </w:tcPr>
          <w:p w14:paraId="66423A89" w14:textId="261CA20A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7</w:t>
            </w:r>
          </w:p>
        </w:tc>
        <w:tc>
          <w:tcPr>
            <w:tcW w:w="850" w:type="dxa"/>
          </w:tcPr>
          <w:p w14:paraId="15CC9661" w14:textId="7499DEEA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3</w:t>
            </w:r>
          </w:p>
        </w:tc>
        <w:tc>
          <w:tcPr>
            <w:tcW w:w="795" w:type="dxa"/>
          </w:tcPr>
          <w:p w14:paraId="2294C18F" w14:textId="67F44D1C" w:rsidR="00C60D51" w:rsidRDefault="00C60D51" w:rsidP="00CC13A4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795" w:type="dxa"/>
          </w:tcPr>
          <w:p w14:paraId="64B1BD56" w14:textId="7AFEF89E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67.5</w:t>
            </w:r>
          </w:p>
        </w:tc>
        <w:tc>
          <w:tcPr>
            <w:tcW w:w="1190" w:type="dxa"/>
          </w:tcPr>
          <w:p w14:paraId="11B96BA1" w14:textId="77777777" w:rsidR="00C60D51" w:rsidRPr="00444340" w:rsidRDefault="00C60D51" w:rsidP="00CC13A4">
            <w:pPr>
              <w:spacing w:line="360" w:lineRule="auto"/>
              <w:jc w:val="both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N.A.</w:t>
            </w:r>
          </w:p>
        </w:tc>
        <w:tc>
          <w:tcPr>
            <w:tcW w:w="966" w:type="dxa"/>
          </w:tcPr>
          <w:p w14:paraId="1162BBBC" w14:textId="77777777" w:rsidR="00C60D51" w:rsidRPr="00444340" w:rsidRDefault="00C60D51" w:rsidP="00CC13A4">
            <w:pPr>
              <w:spacing w:line="360" w:lineRule="auto"/>
              <w:jc w:val="both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N.A.</w:t>
            </w:r>
          </w:p>
        </w:tc>
        <w:tc>
          <w:tcPr>
            <w:tcW w:w="908" w:type="dxa"/>
          </w:tcPr>
          <w:p w14:paraId="13C8D046" w14:textId="77777777" w:rsidR="00C60D51" w:rsidRPr="00444340" w:rsidRDefault="00C60D51" w:rsidP="00CC13A4">
            <w:pPr>
              <w:spacing w:line="360" w:lineRule="auto"/>
              <w:jc w:val="both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N.A.</w:t>
            </w:r>
          </w:p>
        </w:tc>
        <w:tc>
          <w:tcPr>
            <w:tcW w:w="801" w:type="dxa"/>
          </w:tcPr>
          <w:p w14:paraId="19EAD105" w14:textId="77777777" w:rsidR="00C60D51" w:rsidRPr="00444340" w:rsidRDefault="00C60D51" w:rsidP="00CC13A4">
            <w:pPr>
              <w:spacing w:line="360" w:lineRule="auto"/>
              <w:jc w:val="both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N.A.</w:t>
            </w:r>
          </w:p>
        </w:tc>
      </w:tr>
      <w:tr w:rsidR="00C60D51" w:rsidRPr="001062F4" w14:paraId="0E13580B" w14:textId="77777777" w:rsidTr="00A27096">
        <w:trPr>
          <w:trHeight w:val="144"/>
        </w:trPr>
        <w:tc>
          <w:tcPr>
            <w:tcW w:w="1700" w:type="dxa"/>
          </w:tcPr>
          <w:p w14:paraId="11CC3987" w14:textId="3BF4E901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Healthy colonic biopsy donors for organoid generation (Az-21-415)</w:t>
            </w:r>
          </w:p>
        </w:tc>
        <w:tc>
          <w:tcPr>
            <w:tcW w:w="792" w:type="dxa"/>
          </w:tcPr>
          <w:p w14:paraId="62C79BB9" w14:textId="77777777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normal</w:t>
            </w:r>
          </w:p>
        </w:tc>
        <w:tc>
          <w:tcPr>
            <w:tcW w:w="622" w:type="dxa"/>
          </w:tcPr>
          <w:p w14:paraId="1EAE0471" w14:textId="77777777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2</w:t>
            </w:r>
          </w:p>
        </w:tc>
        <w:tc>
          <w:tcPr>
            <w:tcW w:w="850" w:type="dxa"/>
          </w:tcPr>
          <w:p w14:paraId="14ED1CAC" w14:textId="77777777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3</w:t>
            </w:r>
          </w:p>
        </w:tc>
        <w:tc>
          <w:tcPr>
            <w:tcW w:w="795" w:type="dxa"/>
          </w:tcPr>
          <w:p w14:paraId="7F94EE8F" w14:textId="33575A56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0</w:t>
            </w:r>
          </w:p>
        </w:tc>
        <w:tc>
          <w:tcPr>
            <w:tcW w:w="795" w:type="dxa"/>
          </w:tcPr>
          <w:p w14:paraId="6771C01C" w14:textId="3FD23DAD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34</w:t>
            </w:r>
          </w:p>
        </w:tc>
        <w:tc>
          <w:tcPr>
            <w:tcW w:w="1190" w:type="dxa"/>
          </w:tcPr>
          <w:p w14:paraId="11E3D2E8" w14:textId="77777777" w:rsidR="00C60D51" w:rsidRPr="00444340" w:rsidRDefault="00C60D51" w:rsidP="00CC13A4">
            <w:pPr>
              <w:spacing w:line="360" w:lineRule="auto"/>
              <w:jc w:val="both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N.A.</w:t>
            </w:r>
          </w:p>
        </w:tc>
        <w:tc>
          <w:tcPr>
            <w:tcW w:w="966" w:type="dxa"/>
          </w:tcPr>
          <w:p w14:paraId="6C1ED4DD" w14:textId="77777777" w:rsidR="00C60D51" w:rsidRPr="00444340" w:rsidRDefault="00C60D51" w:rsidP="00CC13A4">
            <w:pPr>
              <w:spacing w:line="360" w:lineRule="auto"/>
              <w:jc w:val="both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N.A.</w:t>
            </w:r>
          </w:p>
        </w:tc>
        <w:tc>
          <w:tcPr>
            <w:tcW w:w="908" w:type="dxa"/>
          </w:tcPr>
          <w:p w14:paraId="75D9002B" w14:textId="77777777" w:rsidR="00C60D51" w:rsidRPr="00444340" w:rsidRDefault="00C60D51" w:rsidP="00CC13A4">
            <w:pPr>
              <w:spacing w:line="360" w:lineRule="auto"/>
              <w:jc w:val="both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N.A.</w:t>
            </w:r>
          </w:p>
        </w:tc>
        <w:tc>
          <w:tcPr>
            <w:tcW w:w="801" w:type="dxa"/>
          </w:tcPr>
          <w:p w14:paraId="20E86264" w14:textId="77777777" w:rsidR="00C60D51" w:rsidRPr="00444340" w:rsidRDefault="00C60D51" w:rsidP="00CC13A4">
            <w:pPr>
              <w:spacing w:line="360" w:lineRule="auto"/>
              <w:jc w:val="both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N.A.</w:t>
            </w:r>
          </w:p>
        </w:tc>
      </w:tr>
      <w:tr w:rsidR="00C60D51" w:rsidRPr="001062F4" w14:paraId="1E07297F" w14:textId="77777777" w:rsidTr="00A27096">
        <w:trPr>
          <w:trHeight w:val="144"/>
        </w:trPr>
        <w:tc>
          <w:tcPr>
            <w:tcW w:w="1700" w:type="dxa"/>
          </w:tcPr>
          <w:p w14:paraId="17255CF0" w14:textId="77777777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nonCRC serum donors</w:t>
            </w: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br/>
              <w:t>(Az-21-415)</w:t>
            </w:r>
          </w:p>
        </w:tc>
        <w:tc>
          <w:tcPr>
            <w:tcW w:w="792" w:type="dxa"/>
          </w:tcPr>
          <w:p w14:paraId="0F6B2CD8" w14:textId="77777777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N.A.</w:t>
            </w:r>
          </w:p>
        </w:tc>
        <w:tc>
          <w:tcPr>
            <w:tcW w:w="622" w:type="dxa"/>
          </w:tcPr>
          <w:p w14:paraId="1DA42327" w14:textId="77777777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22</w:t>
            </w:r>
          </w:p>
        </w:tc>
        <w:tc>
          <w:tcPr>
            <w:tcW w:w="850" w:type="dxa"/>
          </w:tcPr>
          <w:p w14:paraId="3CE549FD" w14:textId="77777777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39</w:t>
            </w:r>
          </w:p>
        </w:tc>
        <w:tc>
          <w:tcPr>
            <w:tcW w:w="795" w:type="dxa"/>
          </w:tcPr>
          <w:p w14:paraId="44E979C7" w14:textId="393163EB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0</w:t>
            </w:r>
          </w:p>
        </w:tc>
        <w:tc>
          <w:tcPr>
            <w:tcW w:w="795" w:type="dxa"/>
          </w:tcPr>
          <w:p w14:paraId="435438F0" w14:textId="0F90E68D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45</w:t>
            </w:r>
          </w:p>
        </w:tc>
        <w:tc>
          <w:tcPr>
            <w:tcW w:w="1190" w:type="dxa"/>
          </w:tcPr>
          <w:p w14:paraId="11193AB6" w14:textId="77777777" w:rsidR="00C60D51" w:rsidRPr="00444340" w:rsidRDefault="00C60D51" w:rsidP="00CC13A4">
            <w:pPr>
              <w:spacing w:line="360" w:lineRule="auto"/>
              <w:jc w:val="both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N.A.</w:t>
            </w:r>
          </w:p>
        </w:tc>
        <w:tc>
          <w:tcPr>
            <w:tcW w:w="966" w:type="dxa"/>
          </w:tcPr>
          <w:p w14:paraId="0FEE24B2" w14:textId="77777777" w:rsidR="00C60D51" w:rsidRPr="00444340" w:rsidRDefault="00C60D51" w:rsidP="00CC13A4">
            <w:pPr>
              <w:spacing w:line="360" w:lineRule="auto"/>
              <w:jc w:val="both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N.A.</w:t>
            </w:r>
          </w:p>
        </w:tc>
        <w:tc>
          <w:tcPr>
            <w:tcW w:w="908" w:type="dxa"/>
          </w:tcPr>
          <w:p w14:paraId="3E028C91" w14:textId="77777777" w:rsidR="00C60D51" w:rsidRPr="00444340" w:rsidRDefault="00C60D51" w:rsidP="00CC13A4">
            <w:pPr>
              <w:spacing w:line="360" w:lineRule="auto"/>
              <w:jc w:val="both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N.A.</w:t>
            </w:r>
          </w:p>
        </w:tc>
        <w:tc>
          <w:tcPr>
            <w:tcW w:w="801" w:type="dxa"/>
          </w:tcPr>
          <w:p w14:paraId="02D77098" w14:textId="77777777" w:rsidR="00C60D51" w:rsidRPr="00444340" w:rsidRDefault="00C60D51" w:rsidP="00CC13A4">
            <w:pPr>
              <w:spacing w:line="360" w:lineRule="auto"/>
              <w:jc w:val="both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N.A.</w:t>
            </w:r>
          </w:p>
        </w:tc>
      </w:tr>
      <w:tr w:rsidR="00C60D51" w:rsidRPr="001062F4" w14:paraId="072CBDFC" w14:textId="77777777" w:rsidTr="00A27096">
        <w:trPr>
          <w:trHeight w:val="144"/>
        </w:trPr>
        <w:tc>
          <w:tcPr>
            <w:tcW w:w="1700" w:type="dxa"/>
          </w:tcPr>
          <w:p w14:paraId="13CFC269" w14:textId="77777777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CRC serum donors</w:t>
            </w: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br/>
            </w:r>
            <w:r w:rsidRPr="00444340">
              <w:rPr>
                <w:sz w:val="16"/>
                <w:szCs w:val="16"/>
              </w:rPr>
              <w:t xml:space="preserve"> (</w:t>
            </w: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Az-16-282)</w:t>
            </w:r>
          </w:p>
        </w:tc>
        <w:tc>
          <w:tcPr>
            <w:tcW w:w="792" w:type="dxa"/>
          </w:tcPr>
          <w:p w14:paraId="2461F563" w14:textId="77777777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N.A.</w:t>
            </w:r>
          </w:p>
        </w:tc>
        <w:tc>
          <w:tcPr>
            <w:tcW w:w="622" w:type="dxa"/>
          </w:tcPr>
          <w:p w14:paraId="5D0F9621" w14:textId="77777777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40</w:t>
            </w:r>
          </w:p>
        </w:tc>
        <w:tc>
          <w:tcPr>
            <w:tcW w:w="850" w:type="dxa"/>
          </w:tcPr>
          <w:p w14:paraId="39FF4E8C" w14:textId="77777777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24</w:t>
            </w:r>
          </w:p>
        </w:tc>
        <w:tc>
          <w:tcPr>
            <w:tcW w:w="795" w:type="dxa"/>
          </w:tcPr>
          <w:p w14:paraId="0E3598BF" w14:textId="36D2FD92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0</w:t>
            </w:r>
          </w:p>
        </w:tc>
        <w:tc>
          <w:tcPr>
            <w:tcW w:w="795" w:type="dxa"/>
          </w:tcPr>
          <w:p w14:paraId="1275338B" w14:textId="4BF196DE" w:rsidR="00C60D51" w:rsidRPr="00444340" w:rsidRDefault="00C60D51" w:rsidP="00CC13A4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70</w:t>
            </w:r>
          </w:p>
          <w:p w14:paraId="35471771" w14:textId="77777777" w:rsidR="00C60D51" w:rsidRPr="00444340" w:rsidRDefault="00C60D51" w:rsidP="00CC13A4">
            <w:pPr>
              <w:jc w:val="center"/>
              <w:rPr>
                <w:rFonts w:ascii="Arial" w:hAnsi="Arial" w:cs="Arial"/>
                <w:sz w:val="16"/>
                <w:szCs w:val="16"/>
                <w:lang w:eastAsia="de-DE"/>
              </w:rPr>
            </w:pPr>
          </w:p>
        </w:tc>
        <w:tc>
          <w:tcPr>
            <w:tcW w:w="1190" w:type="dxa"/>
          </w:tcPr>
          <w:p w14:paraId="035B0985" w14:textId="77777777" w:rsidR="00C60D51" w:rsidRPr="00444340" w:rsidRDefault="00C60D51" w:rsidP="00CC13A4">
            <w:pPr>
              <w:spacing w:line="360" w:lineRule="auto"/>
              <w:jc w:val="both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N.A.</w:t>
            </w:r>
          </w:p>
        </w:tc>
        <w:tc>
          <w:tcPr>
            <w:tcW w:w="966" w:type="dxa"/>
          </w:tcPr>
          <w:p w14:paraId="5688E106" w14:textId="77777777" w:rsidR="00C60D51" w:rsidRPr="00444340" w:rsidRDefault="00C60D51" w:rsidP="00CC13A4">
            <w:pPr>
              <w:spacing w:line="360" w:lineRule="auto"/>
              <w:jc w:val="both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I (11),</w:t>
            </w:r>
          </w:p>
          <w:p w14:paraId="5C2D7560" w14:textId="77777777" w:rsidR="00C60D51" w:rsidRPr="00444340" w:rsidRDefault="00C60D51" w:rsidP="00CC13A4">
            <w:pPr>
              <w:spacing w:line="360" w:lineRule="auto"/>
              <w:jc w:val="both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II (18),</w:t>
            </w:r>
          </w:p>
          <w:p w14:paraId="56FCC7AE" w14:textId="77777777" w:rsidR="00C60D51" w:rsidRPr="00444340" w:rsidRDefault="00C60D51" w:rsidP="00CC13A4">
            <w:pPr>
              <w:spacing w:line="360" w:lineRule="auto"/>
              <w:jc w:val="both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III (14),</w:t>
            </w:r>
          </w:p>
          <w:p w14:paraId="3A8535F4" w14:textId="77777777" w:rsidR="00C60D51" w:rsidRPr="00444340" w:rsidRDefault="00C60D51" w:rsidP="00CC13A4">
            <w:pPr>
              <w:spacing w:line="360" w:lineRule="auto"/>
              <w:jc w:val="both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IV (2),</w:t>
            </w:r>
          </w:p>
          <w:p w14:paraId="2373A005" w14:textId="77777777" w:rsidR="00C60D51" w:rsidRPr="00444340" w:rsidRDefault="00C60D51" w:rsidP="00CC13A4">
            <w:pPr>
              <w:spacing w:line="360" w:lineRule="auto"/>
              <w:jc w:val="both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N.A. (38)</w:t>
            </w:r>
          </w:p>
        </w:tc>
        <w:tc>
          <w:tcPr>
            <w:tcW w:w="908" w:type="dxa"/>
          </w:tcPr>
          <w:p w14:paraId="25CE9325" w14:textId="77777777" w:rsidR="00C60D51" w:rsidRPr="00444340" w:rsidRDefault="00C60D51" w:rsidP="00CC13A4">
            <w:pPr>
              <w:spacing w:line="360" w:lineRule="auto"/>
              <w:jc w:val="both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N.A.</w:t>
            </w:r>
          </w:p>
        </w:tc>
        <w:tc>
          <w:tcPr>
            <w:tcW w:w="801" w:type="dxa"/>
          </w:tcPr>
          <w:p w14:paraId="00EFB62E" w14:textId="77777777" w:rsidR="00C60D51" w:rsidRPr="00444340" w:rsidRDefault="00C60D51" w:rsidP="00CC13A4">
            <w:pPr>
              <w:spacing w:line="360" w:lineRule="auto"/>
              <w:jc w:val="both"/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</w:pPr>
            <w:r w:rsidRPr="00444340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eastAsia="de-DE"/>
              </w:rPr>
              <w:t>N.A.</w:t>
            </w:r>
          </w:p>
        </w:tc>
      </w:tr>
    </w:tbl>
    <w:p w14:paraId="175D8069" w14:textId="5D0876EA" w:rsidR="00444340" w:rsidRDefault="00ED48D0" w:rsidP="00ED48D0">
      <w:pPr>
        <w:spacing w:line="360" w:lineRule="auto"/>
        <w:jc w:val="both"/>
        <w:rPr>
          <w:rFonts w:ascii="Arial" w:hAnsi="Arial" w:cs="Arial"/>
          <w:b/>
          <w:bCs/>
          <w:color w:val="000000" w:themeColor="text1"/>
          <w:kern w:val="24"/>
          <w:sz w:val="20"/>
          <w:szCs w:val="20"/>
          <w:lang w:eastAsia="de-DE"/>
        </w:rPr>
      </w:pPr>
      <w:r w:rsidRPr="001062F4">
        <w:rPr>
          <w:rFonts w:ascii="Arial" w:hAnsi="Arial" w:cs="Arial"/>
          <w:b/>
          <w:bCs/>
          <w:color w:val="000000" w:themeColor="text1"/>
          <w:kern w:val="24"/>
          <w:sz w:val="20"/>
          <w:szCs w:val="20"/>
          <w:lang w:eastAsia="de-DE"/>
        </w:rPr>
        <w:t xml:space="preserve">Supplementary Table </w:t>
      </w:r>
      <w:r w:rsidR="00C75950">
        <w:rPr>
          <w:rFonts w:ascii="Arial" w:hAnsi="Arial" w:cs="Arial"/>
          <w:b/>
          <w:bCs/>
          <w:color w:val="000000" w:themeColor="text1"/>
          <w:kern w:val="24"/>
          <w:sz w:val="20"/>
          <w:szCs w:val="20"/>
          <w:lang w:eastAsia="de-DE"/>
        </w:rPr>
        <w:t>4</w:t>
      </w:r>
      <w:r w:rsidRPr="001062F4">
        <w:rPr>
          <w:rFonts w:ascii="Arial" w:hAnsi="Arial" w:cs="Arial"/>
          <w:b/>
          <w:bCs/>
          <w:color w:val="000000" w:themeColor="text1"/>
          <w:kern w:val="24"/>
          <w:sz w:val="20"/>
          <w:szCs w:val="20"/>
          <w:lang w:eastAsia="de-DE"/>
        </w:rPr>
        <w:t xml:space="preserve">. </w:t>
      </w:r>
      <w:r w:rsidRPr="001062F4">
        <w:rPr>
          <w:rFonts w:ascii="Arial" w:hAnsi="Arial" w:cs="Arial"/>
          <w:color w:val="282828"/>
          <w:sz w:val="20"/>
          <w:szCs w:val="20"/>
          <w:shd w:val="clear" w:color="auto" w:fill="FFFFFF"/>
        </w:rPr>
        <w:t>Patient characteristics of tissue and serum samples.</w:t>
      </w:r>
    </w:p>
    <w:p w14:paraId="68FAF980" w14:textId="77777777" w:rsidR="00444340" w:rsidRDefault="00444340" w:rsidP="00ED48D0">
      <w:pPr>
        <w:spacing w:line="360" w:lineRule="auto"/>
        <w:jc w:val="both"/>
        <w:rPr>
          <w:rFonts w:ascii="Arial" w:hAnsi="Arial" w:cs="Arial"/>
          <w:b/>
          <w:bCs/>
          <w:color w:val="000000" w:themeColor="text1"/>
          <w:kern w:val="24"/>
          <w:sz w:val="20"/>
          <w:szCs w:val="20"/>
          <w:lang w:eastAsia="de-DE"/>
        </w:rPr>
      </w:pPr>
    </w:p>
    <w:p w14:paraId="7A25D459" w14:textId="77777777" w:rsidR="00444340" w:rsidRDefault="00444340" w:rsidP="00ED48D0">
      <w:pPr>
        <w:spacing w:line="360" w:lineRule="auto"/>
        <w:jc w:val="both"/>
        <w:rPr>
          <w:rFonts w:ascii="Arial" w:hAnsi="Arial" w:cs="Arial"/>
          <w:b/>
          <w:bCs/>
          <w:color w:val="000000" w:themeColor="text1"/>
          <w:kern w:val="24"/>
          <w:sz w:val="20"/>
          <w:szCs w:val="20"/>
          <w:lang w:eastAsia="de-DE"/>
        </w:rPr>
      </w:pPr>
    </w:p>
    <w:p w14:paraId="24E318BF" w14:textId="7EBF7F79" w:rsidR="00ED48D0" w:rsidRPr="00613250" w:rsidRDefault="00ED48D0" w:rsidP="00ED48D0">
      <w:pPr>
        <w:rPr>
          <w:rFonts w:ascii="Arial" w:hAnsi="Arial" w:cs="Arial"/>
          <w:b/>
          <w:bCs/>
          <w:color w:val="000000" w:themeColor="text1"/>
          <w:kern w:val="24"/>
          <w:sz w:val="20"/>
          <w:szCs w:val="20"/>
          <w:lang w:eastAsia="de-DE"/>
        </w:rPr>
      </w:pPr>
      <w:r w:rsidRPr="001062F4">
        <w:rPr>
          <w:rFonts w:ascii="Arial" w:hAnsi="Arial" w:cs="Arial"/>
          <w:b/>
          <w:bCs/>
          <w:color w:val="000000" w:themeColor="text1"/>
          <w:kern w:val="24"/>
          <w:sz w:val="20"/>
          <w:szCs w:val="20"/>
          <w:lang w:eastAsia="de-DE"/>
        </w:rPr>
        <w:t xml:space="preserve">Supplementary Table </w:t>
      </w:r>
      <w:r w:rsidR="00C75950">
        <w:rPr>
          <w:rFonts w:ascii="Arial" w:hAnsi="Arial" w:cs="Arial"/>
          <w:b/>
          <w:bCs/>
          <w:color w:val="000000" w:themeColor="text1"/>
          <w:kern w:val="24"/>
          <w:sz w:val="20"/>
          <w:szCs w:val="20"/>
          <w:lang w:eastAsia="de-DE"/>
        </w:rPr>
        <w:t>5</w:t>
      </w:r>
      <w:r w:rsidRPr="001062F4">
        <w:rPr>
          <w:rFonts w:ascii="Arial" w:hAnsi="Arial" w:cs="Arial"/>
          <w:b/>
          <w:bCs/>
          <w:color w:val="000000" w:themeColor="text1"/>
          <w:kern w:val="24"/>
          <w:sz w:val="20"/>
          <w:szCs w:val="20"/>
          <w:lang w:eastAsia="de-DE"/>
        </w:rPr>
        <w:t xml:space="preserve">. </w:t>
      </w:r>
      <w:r w:rsidRPr="001062F4">
        <w:rPr>
          <w:rFonts w:ascii="Arial" w:hAnsi="Arial" w:cs="Arial"/>
          <w:color w:val="000000" w:themeColor="text1"/>
          <w:kern w:val="24"/>
          <w:sz w:val="20"/>
          <w:szCs w:val="20"/>
          <w:lang w:eastAsia="de-DE"/>
        </w:rPr>
        <w:t>Sequences of the primer pairs used for RT-qPCR (produced by Metabion international AG, Planegg, Germany).</w:t>
      </w:r>
    </w:p>
    <w:tbl>
      <w:tblPr>
        <w:tblW w:w="850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980"/>
        <w:gridCol w:w="3260"/>
        <w:gridCol w:w="3260"/>
      </w:tblGrid>
      <w:tr w:rsidR="00ED48D0" w:rsidRPr="001062F4" w14:paraId="2303E629" w14:textId="77777777" w:rsidTr="00CC13A4">
        <w:trPr>
          <w:trHeight w:val="20"/>
        </w:trPr>
        <w:tc>
          <w:tcPr>
            <w:tcW w:w="1980" w:type="dxa"/>
            <w:shd w:val="clear" w:color="auto" w:fill="D9D9D9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  <w:hideMark/>
          </w:tcPr>
          <w:p w14:paraId="37392709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8"/>
                <w:szCs w:val="18"/>
              </w:rPr>
              <w:t>Target genes human:</w:t>
            </w:r>
          </w:p>
        </w:tc>
        <w:tc>
          <w:tcPr>
            <w:tcW w:w="3260" w:type="dxa"/>
            <w:shd w:val="clear" w:color="auto" w:fill="D9D9D9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  <w:hideMark/>
          </w:tcPr>
          <w:p w14:paraId="269B6155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8"/>
                <w:szCs w:val="18"/>
              </w:rPr>
              <w:t>Forward primer (5‘-3‘)</w:t>
            </w:r>
          </w:p>
        </w:tc>
        <w:tc>
          <w:tcPr>
            <w:tcW w:w="3260" w:type="dxa"/>
            <w:shd w:val="clear" w:color="auto" w:fill="D9D9D9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  <w:hideMark/>
          </w:tcPr>
          <w:p w14:paraId="31F1C449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8"/>
                <w:szCs w:val="18"/>
              </w:rPr>
              <w:t>Reverse primer (5‘-3‘)</w:t>
            </w:r>
          </w:p>
        </w:tc>
      </w:tr>
      <w:tr w:rsidR="00ED48D0" w:rsidRPr="001062F4" w14:paraId="0E7E3FA0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67A16ADD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color w:val="000000"/>
                <w:kern w:val="24"/>
                <w:sz w:val="18"/>
                <w:szCs w:val="18"/>
              </w:rPr>
              <w:t>ACTB</w:t>
            </w:r>
            <w:r w:rsidRPr="001062F4">
              <w:rPr>
                <w:rFonts w:ascii="Arial" w:eastAsia="Times New Roman" w:hAnsi="Arial" w:cs="Arial"/>
                <w:i/>
                <w:iCs/>
                <w:color w:val="000000"/>
                <w:kern w:val="24"/>
                <w:sz w:val="18"/>
                <w:szCs w:val="18"/>
              </w:rPr>
              <w:tab/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368D946D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color w:val="000000"/>
                <w:kern w:val="24"/>
                <w:sz w:val="18"/>
                <w:szCs w:val="18"/>
              </w:rPr>
              <w:t>ACATCCGCAAAGACCTGTACG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7083E1E7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color w:val="000000"/>
                <w:kern w:val="24"/>
                <w:sz w:val="18"/>
                <w:szCs w:val="18"/>
              </w:rPr>
              <w:t>TTGCTGATCCACATCTGCTGG</w:t>
            </w:r>
          </w:p>
        </w:tc>
      </w:tr>
      <w:tr w:rsidR="00ED48D0" w:rsidRPr="001062F4" w14:paraId="26F16B97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1C5B9566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 xml:space="preserve">ALCAM 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007F2D58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CTTCTGCCTCTTGATCTCCG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29FB40CB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AAATACTGGGGAGCCATCG</w:t>
            </w:r>
          </w:p>
        </w:tc>
      </w:tr>
      <w:tr w:rsidR="00ED48D0" w:rsidRPr="001062F4" w14:paraId="643FE247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  <w:hideMark/>
          </w:tcPr>
          <w:p w14:paraId="16B9358B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 w:themeColor="dark1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color w:val="000000" w:themeColor="dark1"/>
                <w:kern w:val="24"/>
                <w:sz w:val="18"/>
                <w:szCs w:val="18"/>
              </w:rPr>
              <w:t>ALOX15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  <w:hideMark/>
          </w:tcPr>
          <w:p w14:paraId="5A47E1BC" w14:textId="77777777" w:rsidR="00ED48D0" w:rsidRPr="001062F4" w:rsidRDefault="00ED48D0" w:rsidP="00CC13A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i/>
                <w:iCs/>
                <w:color w:val="000000" w:themeColor="dark1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color w:val="000000" w:themeColor="dark1"/>
                <w:kern w:val="24"/>
                <w:sz w:val="18"/>
                <w:szCs w:val="18"/>
              </w:rPr>
              <w:t>TGGATGTCAAGGCCAAC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  <w:hideMark/>
          </w:tcPr>
          <w:p w14:paraId="12ABCF64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CATGTCAGAGACCAGCCCAG</w:t>
            </w:r>
          </w:p>
        </w:tc>
      </w:tr>
      <w:tr w:rsidR="00ED48D0" w:rsidRPr="001062F4" w14:paraId="0F178E4D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01D8AB6B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ALOX5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7034D161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TGCCAACAAAACAGACCCCT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35516835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GAAGGTGGGTGATGGTCTGG</w:t>
            </w:r>
          </w:p>
        </w:tc>
      </w:tr>
      <w:tr w:rsidR="00ED48D0" w:rsidRPr="001062F4" w14:paraId="758C35AC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15BAD9AC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lastRenderedPageBreak/>
              <w:t>ALPI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3C3D49B7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CCCGCTTTAACCAGTGCAAC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1641CE18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GGAAACATGTACTTGCGGCC</w:t>
            </w:r>
          </w:p>
        </w:tc>
      </w:tr>
      <w:tr w:rsidR="00ED48D0" w:rsidRPr="001062F4" w14:paraId="20A5E73E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1EF40837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ATOH1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12EBDBDB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CCAGCTGCGCAATGTTATCC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7D5E2B09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TGCTGTTTTCCTCCTGCACT</w:t>
            </w:r>
          </w:p>
        </w:tc>
      </w:tr>
      <w:tr w:rsidR="00ED48D0" w:rsidRPr="001062F4" w14:paraId="4137A9D1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17A4E974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BIRC5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2C9CB5E6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GGACCACCGCATCTCTACAT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12FAF939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GTCGTCATCTGGCTCCCA</w:t>
            </w:r>
          </w:p>
        </w:tc>
      </w:tr>
      <w:tr w:rsidR="00ED48D0" w:rsidRPr="001062F4" w14:paraId="70BC5804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0F7A93EA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BMI1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6C893B71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ATGTGTGTGCTTTGTGGAGG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67BA4A2C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TCCGATCCAATCTGTTCTGG</w:t>
            </w:r>
          </w:p>
        </w:tc>
      </w:tr>
      <w:tr w:rsidR="00ED48D0" w:rsidRPr="001062F4" w14:paraId="6B6A9367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04899016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CASP1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2C694E92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CAAGACCTCTGACAGCACGT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5EF801D1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GCATCTGCGCTCTACCATCT</w:t>
            </w:r>
          </w:p>
        </w:tc>
      </w:tr>
      <w:tr w:rsidR="00ED48D0" w:rsidRPr="001062F4" w14:paraId="370F28FB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72A5C682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CD36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5CBD5F3D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AAAACGGCTGCAGGTCAAC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67FB844B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TCACCACACCAACACTGAGT</w:t>
            </w:r>
          </w:p>
        </w:tc>
      </w:tr>
      <w:tr w:rsidR="00ED48D0" w:rsidRPr="001062F4" w14:paraId="7381E1E3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5BA40910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CD44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3EFC8986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TGCCGCTTTGCAGGTGTATT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7934A3EE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CCGATGCTCAGA GCTTTCTCC</w:t>
            </w:r>
          </w:p>
        </w:tc>
      </w:tr>
      <w:tr w:rsidR="00ED48D0" w:rsidRPr="001062F4" w14:paraId="322A80E4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58C3A831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COX1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65183AD6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AGCCCTTCAATGAGTACCGC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6D96182E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ACTCCGGAGAACAGATGGGA</w:t>
            </w:r>
          </w:p>
        </w:tc>
      </w:tr>
      <w:tr w:rsidR="00ED48D0" w:rsidRPr="001062F4" w14:paraId="10D23BF0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239F7F20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COX2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38DCAF5D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ATGATTGCCCGACTCCCTTG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05405A3B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AACTGATGCGTGAAGTGCTG</w:t>
            </w:r>
          </w:p>
        </w:tc>
      </w:tr>
      <w:tr w:rsidR="00ED48D0" w:rsidRPr="001062F4" w14:paraId="05EED821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6C5229FF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DGAT1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2722043D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GAGCTACCCGGACAATCTGA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5F096183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GCGTGAGTAGTCCATGTCCT</w:t>
            </w:r>
          </w:p>
        </w:tc>
      </w:tr>
      <w:tr w:rsidR="00ED48D0" w:rsidRPr="001062F4" w14:paraId="0CF0FF97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36E60EEE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DLL1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32D788FE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ACTGAGAAGCTAGAGGGCCA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11AF4B86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AGTCCGCCTTCTTGTTGGT</w:t>
            </w:r>
          </w:p>
        </w:tc>
      </w:tr>
      <w:tr w:rsidR="00ED48D0" w:rsidRPr="001062F4" w14:paraId="46874616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148A0845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EGF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0E6BEC54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ACTTGTTTCCTGTCCACGCA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5D55FAE7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TGGTTGTGGTCCTGAAGCTG</w:t>
            </w:r>
          </w:p>
        </w:tc>
      </w:tr>
      <w:tr w:rsidR="00ED48D0" w:rsidRPr="001062F4" w14:paraId="27EB5B00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4E988F7C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HES1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4DC56B8D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GAAGAAAGATAGCTCGCGGCA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29BBE275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GGAAAGCAAACTGGCCATCG</w:t>
            </w:r>
          </w:p>
        </w:tc>
      </w:tr>
      <w:tr w:rsidR="00ED48D0" w:rsidRPr="001062F4" w14:paraId="6805DB56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0B0EE732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HMGCS1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55C8149F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GCACAGTACTCACCTCAGCA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77CBFF16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CGAAGACATCTGGTGCCACA</w:t>
            </w:r>
          </w:p>
        </w:tc>
      </w:tr>
      <w:tr w:rsidR="00ED48D0" w:rsidRPr="001062F4" w14:paraId="49C36424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43BC6542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HOPX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2D8567D9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CTTCAACAAGGTCGACAAGC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71EDC59F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GTGACGGATCTGCACTCTGA</w:t>
            </w:r>
          </w:p>
        </w:tc>
      </w:tr>
      <w:tr w:rsidR="00ED48D0" w:rsidRPr="001062F4" w14:paraId="6FEFDC5D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67E58AD3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INSR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6C0BA102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CGCTCTGGTGTCACTTTCCT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152CBA32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ATGTCGTTTCTCTCCTGGCG</w:t>
            </w:r>
          </w:p>
        </w:tc>
      </w:tr>
      <w:tr w:rsidR="00ED48D0" w:rsidRPr="001062F4" w14:paraId="2C9FA35C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5FE5D192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KLF4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0EA5BC90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CCATCTTTCTCCACGTTCG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073F90B8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ATCGGATAGGTGAAGCTGCA</w:t>
            </w:r>
          </w:p>
        </w:tc>
      </w:tr>
      <w:tr w:rsidR="00ED48D0" w:rsidRPr="001062F4" w14:paraId="68AB7ED9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034AC2F6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LDHA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6626163B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GCACCCAGTTTCCACCATGA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5E2FBE7C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GCACTCTTCTTCAAACGGGC</w:t>
            </w:r>
          </w:p>
        </w:tc>
      </w:tr>
      <w:tr w:rsidR="00ED48D0" w:rsidRPr="001062F4" w14:paraId="57C5F519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162E48F0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LGR5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08B0ED91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CACACACTG TCATTGCGAG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06968701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GCTTCTGTGGGTACGTGTCTT</w:t>
            </w:r>
          </w:p>
        </w:tc>
      </w:tr>
      <w:tr w:rsidR="00ED48D0" w:rsidRPr="001062F4" w14:paraId="34AD324C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6058A1B6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LRP5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4340B6F5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CTGCATGGACTGAGGAACG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24B7A7CD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CGGCTGTAGATGTCGATGC</w:t>
            </w:r>
          </w:p>
        </w:tc>
      </w:tr>
      <w:tr w:rsidR="00ED48D0" w:rsidRPr="001062F4" w14:paraId="5918A182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736F6ABE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LRP6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145EF2C3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ATCTCGACAGTCAGGGTGGA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1993E082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CGGGGCTCTGTTGTTCATC</w:t>
            </w:r>
          </w:p>
        </w:tc>
      </w:tr>
      <w:tr w:rsidR="00ED48D0" w:rsidRPr="001062F4" w14:paraId="4EFE6545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20F8E09B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LYZ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06CD4EC3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GCCTAGCAAACTGGATGTGT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0D534803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ATGCCTTGTGGATCACGGAC</w:t>
            </w:r>
          </w:p>
        </w:tc>
      </w:tr>
      <w:tr w:rsidR="00ED48D0" w:rsidRPr="001062F4" w14:paraId="7A8DB2E1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  <w:hideMark/>
          </w:tcPr>
          <w:p w14:paraId="107FDB2A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MLH1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  <w:hideMark/>
          </w:tcPr>
          <w:p w14:paraId="14079E98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CCTACTTCCAGCAACCCCAG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  <w:hideMark/>
          </w:tcPr>
          <w:p w14:paraId="035BF9E0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TGAGGATTCACACAGCCCAC</w:t>
            </w:r>
          </w:p>
        </w:tc>
      </w:tr>
      <w:tr w:rsidR="00ED48D0" w:rsidRPr="001062F4" w14:paraId="51E7EC3F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  <w:hideMark/>
          </w:tcPr>
          <w:p w14:paraId="29145DE5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MSH2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  <w:hideMark/>
          </w:tcPr>
          <w:p w14:paraId="0D62F349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AGTGCAGCCAGAGATCTTGG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  <w:hideMark/>
          </w:tcPr>
          <w:p w14:paraId="281BE9E0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GGCATCCTGGGCTTCAT</w:t>
            </w:r>
          </w:p>
        </w:tc>
      </w:tr>
      <w:tr w:rsidR="00ED48D0" w:rsidRPr="001062F4" w14:paraId="3A1BDB7C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495F1DBA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MSI1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6104578A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AGCCAAAGGAGGTGATGTCG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7E9F2358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GCAGTGAGAGGAATGGCTGT</w:t>
            </w:r>
          </w:p>
        </w:tc>
      </w:tr>
      <w:tr w:rsidR="00ED48D0" w:rsidRPr="001062F4" w14:paraId="5FE7D042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59BFE8E8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MUC2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3256E359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GACGGAGCTGAAGTTGGAAG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4A5CA9B8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GGACACGGAGATGTTGGAGT</w:t>
            </w:r>
          </w:p>
        </w:tc>
      </w:tr>
      <w:tr w:rsidR="00ED48D0" w:rsidRPr="001062F4" w14:paraId="2963EBA2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  <w:hideMark/>
          </w:tcPr>
          <w:p w14:paraId="5B2D5AB4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PMS2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  <w:hideMark/>
          </w:tcPr>
          <w:p w14:paraId="75FD865A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ATCTCGCAACCCCAAACACA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  <w:hideMark/>
          </w:tcPr>
          <w:p w14:paraId="1A18182B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GAGTCTGAGGTGCTATGAGCC</w:t>
            </w:r>
          </w:p>
        </w:tc>
      </w:tr>
      <w:tr w:rsidR="00ED48D0" w:rsidRPr="001062F4" w14:paraId="2656F491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795380A9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RARRES2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137BD94B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GTGCAAAGTCAGGCCCAATG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114BDC81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GCGAACTGTCCAGGGAAGTA</w:t>
            </w:r>
          </w:p>
        </w:tc>
      </w:tr>
      <w:tr w:rsidR="00ED48D0" w:rsidRPr="001062F4" w14:paraId="5BE350E8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70F11EE3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REG4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6D3ADDDA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TCCTATTGCTGAGCTGCCTG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065DE9E9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CGGCATCAGACCAGTTCCTC</w:t>
            </w:r>
          </w:p>
        </w:tc>
      </w:tr>
      <w:tr w:rsidR="00ED48D0" w:rsidRPr="001062F4" w14:paraId="33DA5FE7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3AA3B623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SLC2A1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358F3F19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TGGCATCAACGCTGTCTTCT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53746884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CTAGCGCGATGGTCATGAGT</w:t>
            </w:r>
          </w:p>
        </w:tc>
      </w:tr>
      <w:tr w:rsidR="00ED48D0" w:rsidRPr="001062F4" w14:paraId="12264DB9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5B9DF37D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SLC2A3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5592E2B1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GGCTGCTTTATGGGACTGTG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7F0F89CC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CAAAATGGAAGGGCTGCACT</w:t>
            </w:r>
          </w:p>
        </w:tc>
      </w:tr>
      <w:tr w:rsidR="00ED48D0" w:rsidRPr="001062F4" w14:paraId="23A3680F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62807A5C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SLC2A4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75E3188D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TAGGCTCCGAAGATGGGGAA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2431C01A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GGAAAAGATGGCCACGGAGA</w:t>
            </w:r>
          </w:p>
        </w:tc>
      </w:tr>
      <w:tr w:rsidR="00ED48D0" w:rsidRPr="001062F4" w14:paraId="5FE0CBE8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4EDBCD48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SLC5A1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615F2815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TGCTGGTGGGGTCTTTAATC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1A91A12C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GGATGGACATCCCAAAGATG</w:t>
            </w:r>
          </w:p>
        </w:tc>
      </w:tr>
      <w:tr w:rsidR="00ED48D0" w:rsidRPr="001062F4" w14:paraId="62262401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4DFB6297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SPDEF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4002167E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GATTCACTACTGTGCCTCGAC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2B25BF3C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ATGTCTGGCTTCCGGATGAT</w:t>
            </w:r>
          </w:p>
        </w:tc>
      </w:tr>
      <w:tr w:rsidR="00ED48D0" w:rsidRPr="001062F4" w14:paraId="3F469148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  <w:hideMark/>
          </w:tcPr>
          <w:p w14:paraId="6C4037F1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UBC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  <w:hideMark/>
          </w:tcPr>
          <w:p w14:paraId="76AF02DF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CCGGGATTTGGGTCGCAG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  <w:hideMark/>
          </w:tcPr>
          <w:p w14:paraId="330E1BA0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  <w:t>TCACGAAGATCTGCATTGTCAAG</w:t>
            </w:r>
          </w:p>
        </w:tc>
      </w:tr>
      <w:tr w:rsidR="00ED48D0" w:rsidRPr="001062F4" w14:paraId="1AAA3045" w14:textId="77777777" w:rsidTr="00CC13A4">
        <w:trPr>
          <w:trHeight w:val="20"/>
        </w:trPr>
        <w:tc>
          <w:tcPr>
            <w:tcW w:w="1980" w:type="dxa"/>
            <w:shd w:val="clear" w:color="auto" w:fill="D9D9D9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  <w:hideMark/>
          </w:tcPr>
          <w:p w14:paraId="11404DED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8"/>
                <w:szCs w:val="18"/>
              </w:rPr>
              <w:t>Target genes mouse:</w:t>
            </w:r>
          </w:p>
        </w:tc>
        <w:tc>
          <w:tcPr>
            <w:tcW w:w="3260" w:type="dxa"/>
            <w:shd w:val="clear" w:color="auto" w:fill="D9D9D9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  <w:hideMark/>
          </w:tcPr>
          <w:p w14:paraId="6AFA3D9C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8"/>
                <w:szCs w:val="18"/>
              </w:rPr>
              <w:t>Forward primer (5‘-3‘)</w:t>
            </w:r>
          </w:p>
        </w:tc>
        <w:tc>
          <w:tcPr>
            <w:tcW w:w="3260" w:type="dxa"/>
            <w:shd w:val="clear" w:color="auto" w:fill="D9D9D9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  <w:hideMark/>
          </w:tcPr>
          <w:p w14:paraId="1D1A7293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8"/>
                <w:szCs w:val="18"/>
              </w:rPr>
              <w:t>Reverse primer (5‘-3‘)</w:t>
            </w:r>
          </w:p>
        </w:tc>
      </w:tr>
      <w:tr w:rsidR="00ED48D0" w:rsidRPr="001062F4" w14:paraId="6E32D179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  <w:hideMark/>
          </w:tcPr>
          <w:p w14:paraId="0E0A89C2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  <w:t>Rn18S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  <w:hideMark/>
          </w:tcPr>
          <w:p w14:paraId="45537DEA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GCAAATTACCCACTCCCGAC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  <w:hideMark/>
          </w:tcPr>
          <w:p w14:paraId="2F125AD1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CCGCTCCCAAGATCCAACTA</w:t>
            </w:r>
          </w:p>
        </w:tc>
      </w:tr>
      <w:tr w:rsidR="00ED48D0" w:rsidRPr="001062F4" w14:paraId="271812FB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2E9B0F16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FF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kern w:val="24"/>
                <w:sz w:val="18"/>
                <w:szCs w:val="18"/>
              </w:rPr>
              <w:t>Alpi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0D9E89D9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18"/>
                <w:szCs w:val="18"/>
              </w:rPr>
              <w:t>GGACATCGCCACTCAACTCA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161B0EEB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18"/>
                <w:szCs w:val="18"/>
              </w:rPr>
              <w:t>TGGTCAATACGACCCCCTTC</w:t>
            </w:r>
          </w:p>
        </w:tc>
      </w:tr>
      <w:tr w:rsidR="00ED48D0" w:rsidRPr="001062F4" w14:paraId="56EFE627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619CF735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text1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  <w:t>Alox12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5DC485CB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GCCTGCTGA GAATCCCAA GT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574D98E8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GGTGAGGAA ATGGCAGAGCT</w:t>
            </w:r>
          </w:p>
        </w:tc>
      </w:tr>
      <w:tr w:rsidR="00ED48D0" w:rsidRPr="001062F4" w14:paraId="5F1C9FF8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4C5D5942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  <w:lastRenderedPageBreak/>
              <w:t>Alox15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343612D1" w14:textId="77777777" w:rsidR="00ED48D0" w:rsidRPr="001062F4" w:rsidRDefault="00ED48D0" w:rsidP="00CC13A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ATGGTGCTGAAGCGGTCTAC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197CAD9A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ATCCGCTTCAAACAGAGTGC</w:t>
            </w:r>
          </w:p>
        </w:tc>
      </w:tr>
      <w:tr w:rsidR="00ED48D0" w:rsidRPr="001062F4" w14:paraId="06F9AEA9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  <w:hideMark/>
          </w:tcPr>
          <w:p w14:paraId="6831E1AE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  <w:t>Alox5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  <w:hideMark/>
          </w:tcPr>
          <w:p w14:paraId="5CABC253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GCGCAAATACTGGCTCCAT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  <w:hideMark/>
          </w:tcPr>
          <w:p w14:paraId="444ADC7E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TACGTCTGTGCTGCTTGAGG</w:t>
            </w:r>
          </w:p>
        </w:tc>
      </w:tr>
      <w:tr w:rsidR="00ED48D0" w:rsidRPr="001062F4" w14:paraId="2DC56590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33AE378D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  <w:t>Atoh1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3D95F1DE" w14:textId="77777777" w:rsidR="00ED48D0" w:rsidRPr="001062F4" w:rsidRDefault="00ED48D0" w:rsidP="00CC13A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GTGGGGTTGTAGTGGACGAG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3C6C9CBA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GTTGCTCTCCGACATTGGG</w:t>
            </w:r>
          </w:p>
        </w:tc>
      </w:tr>
      <w:tr w:rsidR="00ED48D0" w:rsidRPr="001062F4" w14:paraId="312B0729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08D5FE90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  <w:t>Bmi1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14938519" w14:textId="77777777" w:rsidR="00ED48D0" w:rsidRPr="001062F4" w:rsidRDefault="00ED48D0" w:rsidP="00CC13A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GCTCCAATGAAGACCGAGGA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7A65DF0E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CAGCTCTCCAGCATTCGTCA</w:t>
            </w:r>
          </w:p>
        </w:tc>
      </w:tr>
      <w:tr w:rsidR="00ED48D0" w:rsidRPr="001062F4" w14:paraId="71473F41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5ABE7919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kern w:val="24"/>
                <w:sz w:val="18"/>
                <w:szCs w:val="18"/>
              </w:rPr>
              <w:t>Casp1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58389FAE" w14:textId="77777777" w:rsidR="00ED48D0" w:rsidRPr="001062F4" w:rsidRDefault="00ED48D0" w:rsidP="00CC13A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18"/>
                <w:szCs w:val="18"/>
              </w:rPr>
              <w:t>CTTCAATCAGCTCCATCAGC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0F52A9C2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18"/>
                <w:szCs w:val="18"/>
              </w:rPr>
              <w:t>CACGGCATGCCTGAATAATG</w:t>
            </w:r>
          </w:p>
        </w:tc>
      </w:tr>
      <w:tr w:rsidR="00ED48D0" w:rsidRPr="001062F4" w14:paraId="68C0F2CA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5552A144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text1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kern w:val="24"/>
                <w:sz w:val="18"/>
                <w:szCs w:val="18"/>
              </w:rPr>
              <w:t>Cd44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5E0182E5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18"/>
                <w:szCs w:val="18"/>
              </w:rPr>
              <w:t>CGGCGCTAAAGATGCAAGAA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7B07792F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18"/>
                <w:szCs w:val="18"/>
              </w:rPr>
              <w:t>TTCTGCCCACACCTTCTCCT</w:t>
            </w:r>
          </w:p>
        </w:tc>
      </w:tr>
      <w:tr w:rsidR="00ED48D0" w:rsidRPr="001062F4" w14:paraId="7B96FB71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4D2F0CD1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text1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  <w:t>Cox1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210B9B2C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AGTCGAAGGAGTCTCTCGCT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554CBA61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 w:themeColor="text1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CCAGGTCCAGATCTCAGGGA</w:t>
            </w:r>
          </w:p>
        </w:tc>
      </w:tr>
      <w:tr w:rsidR="00ED48D0" w:rsidRPr="001062F4" w14:paraId="715B5C47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6A3926F1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  <w:t>Cox2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2D97E65C" w14:textId="77777777" w:rsidR="00ED48D0" w:rsidRPr="001062F4" w:rsidRDefault="00ED48D0" w:rsidP="00CC13A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ATGACTGCCCAACTCCCATG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376D2619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ACTGATGGGTGAAGTGCTGG</w:t>
            </w:r>
          </w:p>
        </w:tc>
      </w:tr>
      <w:tr w:rsidR="008D52A4" w:rsidRPr="001062F4" w14:paraId="52CC487F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45955CD6" w14:textId="67D6A3DE" w:rsidR="008D52A4" w:rsidRPr="001062F4" w:rsidRDefault="008D52A4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</w:pPr>
            <w:r w:rsidRPr="008D52A4"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  <w:t>D</w:t>
            </w:r>
            <w:r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  <w:t>agl</w:t>
            </w:r>
            <w:r w:rsidRPr="008D52A4"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  <w:t>β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0E1768F8" w14:textId="04B26654" w:rsidR="008D52A4" w:rsidRPr="001062F4" w:rsidRDefault="008D52A4" w:rsidP="00CC13A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8D52A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GGTGGCCGCTCTACATCTAC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3322A2CC" w14:textId="07773392" w:rsidR="008D52A4" w:rsidRPr="001062F4" w:rsidRDefault="008D52A4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8D52A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GGGCAGCTCATACACCTTGT</w:t>
            </w:r>
          </w:p>
        </w:tc>
      </w:tr>
      <w:tr w:rsidR="00ED48D0" w:rsidRPr="001062F4" w14:paraId="38A4D2F9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58F00FC5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  <w:t>Dgat1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0C99DBB3" w14:textId="77777777" w:rsidR="00ED48D0" w:rsidRPr="001062F4" w:rsidRDefault="00ED48D0" w:rsidP="00CC13A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TCTCTTAAAGCTGGCGGTCC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058E216C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CCACTTGTGCACGGGGATA</w:t>
            </w:r>
          </w:p>
        </w:tc>
      </w:tr>
      <w:tr w:rsidR="00ED48D0" w:rsidRPr="001062F4" w14:paraId="2FE2278E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263E70C7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  <w:t>Hes1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44793F5C" w14:textId="77777777" w:rsidR="00ED48D0" w:rsidRPr="001062F4" w:rsidRDefault="00ED48D0" w:rsidP="00CC13A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CAAACCAAAGACGGCCTCT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7A8087AE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GTCACCTCGTTCATGCACTC</w:t>
            </w:r>
          </w:p>
        </w:tc>
      </w:tr>
      <w:tr w:rsidR="00ED48D0" w:rsidRPr="001062F4" w14:paraId="505EBC75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12144A7B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  <w:t>Hopx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2F7A06A2" w14:textId="77777777" w:rsidR="00ED48D0" w:rsidRPr="001062F4" w:rsidRDefault="00ED48D0" w:rsidP="00CC13A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TCAACAAGGTCAACAAGCACC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775D464C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CCGTAACAGATCTGCATTCCG</w:t>
            </w:r>
          </w:p>
        </w:tc>
      </w:tr>
      <w:tr w:rsidR="00ED48D0" w:rsidRPr="001062F4" w14:paraId="2BB125C1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5D70AF3E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  <w:t>Insr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46FFB617" w14:textId="77777777" w:rsidR="00ED48D0" w:rsidRPr="001062F4" w:rsidRDefault="00ED48D0" w:rsidP="00CC13A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CAGCAACTTGATGTGCACCC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5AF95EA7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CATAGGAGCGGCGGATCTTT</w:t>
            </w:r>
          </w:p>
        </w:tc>
      </w:tr>
      <w:tr w:rsidR="00ED48D0" w:rsidRPr="001062F4" w14:paraId="12B7BDB4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460224F8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  <w:t>Klf4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5B511F59" w14:textId="77777777" w:rsidR="00ED48D0" w:rsidRPr="001062F4" w:rsidRDefault="00ED48D0" w:rsidP="00CC13A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GGGAAGGGAGAAGACACTGC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522C90B1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GGTGGGTTAGCGAGTTGGA</w:t>
            </w:r>
          </w:p>
        </w:tc>
      </w:tr>
      <w:tr w:rsidR="00ED48D0" w:rsidRPr="001062F4" w14:paraId="7661DDE0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2DF56F58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  <w:t>Ldha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3BBD4B5A" w14:textId="77777777" w:rsidR="00ED48D0" w:rsidRPr="001062F4" w:rsidRDefault="00ED48D0" w:rsidP="00CC13A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TTGCCCTTGTTGACGTCATG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68008100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GCCACTGATTTTCCAAGCCA</w:t>
            </w:r>
          </w:p>
        </w:tc>
      </w:tr>
      <w:tr w:rsidR="00ED48D0" w:rsidRPr="001062F4" w14:paraId="70A7CE83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2389C467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  <w:t>Lgr5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774057CA" w14:textId="77777777" w:rsidR="00ED48D0" w:rsidRPr="001062F4" w:rsidRDefault="00ED48D0" w:rsidP="00CC13A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CGGCAACAGTGTGGACGACCT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7A74DF4F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GCGAGCACTGCACCGAGTGA</w:t>
            </w:r>
          </w:p>
        </w:tc>
      </w:tr>
      <w:tr w:rsidR="008D52A4" w:rsidRPr="001062F4" w14:paraId="690E83F4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194AA954" w14:textId="3652F730" w:rsidR="008D52A4" w:rsidRPr="001062F4" w:rsidRDefault="008D52A4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  <w:t>Lpl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604EA9BF" w14:textId="2FE5AE3D" w:rsidR="008D52A4" w:rsidRPr="001062F4" w:rsidRDefault="008D52A4" w:rsidP="00CC13A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8D52A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TTCAGAGTTTGACCGCCTTC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44D2E100" w14:textId="50C84D56" w:rsidR="008D52A4" w:rsidRPr="001062F4" w:rsidRDefault="008D52A4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8D52A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AAGGTCTTGCTGCTGTGGTT</w:t>
            </w:r>
          </w:p>
        </w:tc>
      </w:tr>
      <w:tr w:rsidR="00ED48D0" w:rsidRPr="001062F4" w14:paraId="7C7EDF29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70AA5852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  <w:t>Lyz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520B2ECF" w14:textId="77777777" w:rsidR="00ED48D0" w:rsidRPr="001062F4" w:rsidRDefault="00ED48D0" w:rsidP="00CC13A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GCCAAGGTCTACAATCGTTGTGAGTTG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120FA021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CAGTCAGCCAGCTTGACACCACG</w:t>
            </w:r>
          </w:p>
        </w:tc>
      </w:tr>
      <w:tr w:rsidR="00ED48D0" w:rsidRPr="001062F4" w14:paraId="276D5F4F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2A442B8C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  <w:t>Mki67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144752E2" w14:textId="77777777" w:rsidR="00ED48D0" w:rsidRPr="001062F4" w:rsidRDefault="00ED48D0" w:rsidP="00CC13A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CCTGCCCGACCCTACAAAAT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0F436459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TTGCTCACACTCGATGCAGT</w:t>
            </w:r>
          </w:p>
        </w:tc>
      </w:tr>
      <w:tr w:rsidR="00ED48D0" w:rsidRPr="001062F4" w14:paraId="5F4D0112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29EE1D49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  <w:t>Mlh1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2EE64D37" w14:textId="77777777" w:rsidR="00ED48D0" w:rsidRPr="001062F4" w:rsidRDefault="00ED48D0" w:rsidP="00CC13A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TTCACCCAGACCTTGCTTCC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542D0CB3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AGCTGTCATTTCCTTCCCGG</w:t>
            </w:r>
          </w:p>
        </w:tc>
      </w:tr>
      <w:tr w:rsidR="00ED48D0" w:rsidRPr="001062F4" w14:paraId="16325F91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282F0BC6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  <w:t>Msh2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2FE3648D" w14:textId="77777777" w:rsidR="00ED48D0" w:rsidRPr="001062F4" w:rsidRDefault="00ED48D0" w:rsidP="00CC13A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ATGGGGAAACTGAGGCAGG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419542D9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TTGAGGGCTCTAACTGCTGC</w:t>
            </w:r>
          </w:p>
        </w:tc>
      </w:tr>
      <w:tr w:rsidR="00ED48D0" w:rsidRPr="001062F4" w14:paraId="6E694D11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25890443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  <w:t>Msi1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147535DD" w14:textId="77777777" w:rsidR="00ED48D0" w:rsidRPr="001062F4" w:rsidRDefault="00ED48D0" w:rsidP="00CC13A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GAGCAGTTCGGAAAGGTGGA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6FA0299D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ACATCACCTCCTTTGGCTGG</w:t>
            </w:r>
          </w:p>
        </w:tc>
      </w:tr>
      <w:tr w:rsidR="00ED48D0" w:rsidRPr="001062F4" w14:paraId="3946F817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58BE67B5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  <w:t>Pdh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1B9D5F33" w14:textId="77777777" w:rsidR="00ED48D0" w:rsidRPr="001062F4" w:rsidRDefault="00ED48D0" w:rsidP="00CC13A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GCTGCTGAAGAGGCGTTTT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7F59F633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TCAGAGATGGGCTTTGCTG</w:t>
            </w:r>
          </w:p>
        </w:tc>
      </w:tr>
      <w:tr w:rsidR="00ED48D0" w:rsidRPr="001062F4" w14:paraId="085BA02D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72A8640B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  <w:t>Pkm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4112E418" w14:textId="77777777" w:rsidR="00ED48D0" w:rsidRPr="001062F4" w:rsidRDefault="00ED48D0" w:rsidP="00CC13A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TGAAGAAGGGAGCCACTCTG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0CC54E5B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CCAACATCCATGGCCAAG</w:t>
            </w:r>
          </w:p>
        </w:tc>
      </w:tr>
      <w:tr w:rsidR="00ED48D0" w:rsidRPr="001062F4" w14:paraId="3D8C79A9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  <w:hideMark/>
          </w:tcPr>
          <w:p w14:paraId="3E1C8AC8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  <w:t>Pms2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  <w:hideMark/>
          </w:tcPr>
          <w:p w14:paraId="6804E97B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TGTGTTTGGCCAGAAGCAGT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  <w:hideMark/>
          </w:tcPr>
          <w:p w14:paraId="1F7DF0D2" w14:textId="77777777" w:rsidR="00ED48D0" w:rsidRPr="001062F4" w:rsidRDefault="00ED48D0" w:rsidP="00CC13A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AGTGGCTGCTGGTTGACATT</w:t>
            </w:r>
          </w:p>
        </w:tc>
      </w:tr>
      <w:tr w:rsidR="00ED48D0" w:rsidRPr="001062F4" w14:paraId="6806C204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51242C46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  <w:t>Reg4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73C35823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CCCGAAGTCCTGAGCGATAT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28192755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iCs/>
                <w:color w:val="000000" w:themeColor="text1"/>
                <w:sz w:val="18"/>
                <w:szCs w:val="18"/>
              </w:rPr>
              <w:t>CCACACAGGCAGGTTTCTCT</w:t>
            </w:r>
          </w:p>
        </w:tc>
      </w:tr>
      <w:tr w:rsidR="00ED48D0" w:rsidRPr="001062F4" w14:paraId="334CDB65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664E00FF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  <w:t>Rarres2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598925E7" w14:textId="77777777" w:rsidR="00ED48D0" w:rsidRPr="001062F4" w:rsidRDefault="00ED48D0" w:rsidP="00CC13A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GCCTTCCAAGAGATCGGTGT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7D800500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ATTTCCGCCTTCTCCCGTTT</w:t>
            </w:r>
          </w:p>
        </w:tc>
      </w:tr>
      <w:tr w:rsidR="00444340" w:rsidRPr="001062F4" w14:paraId="7789DAC5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33E1970A" w14:textId="3D010AD0" w:rsidR="00444340" w:rsidRPr="001062F4" w:rsidRDefault="0044434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  <w:t>Rn18S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706C1D3E" w14:textId="1907D5F8" w:rsidR="00444340" w:rsidRPr="001062F4" w:rsidRDefault="00444340" w:rsidP="00CC13A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444340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GCAAATTACCCACTCCCGAC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  <w:vAlign w:val="center"/>
          </w:tcPr>
          <w:p w14:paraId="7EAABFB7" w14:textId="2C9ED362" w:rsidR="00444340" w:rsidRPr="001062F4" w:rsidRDefault="0044434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444340"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  <w:t>CCGCTCCCAAGATCCAACTA</w:t>
            </w:r>
          </w:p>
        </w:tc>
      </w:tr>
      <w:tr w:rsidR="00ED48D0" w:rsidRPr="001062F4" w14:paraId="1375C08B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</w:tcPr>
          <w:p w14:paraId="2689780D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  <w:t>Spdef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</w:tcPr>
          <w:p w14:paraId="02CF53B5" w14:textId="77777777" w:rsidR="00ED48D0" w:rsidRPr="001062F4" w:rsidRDefault="00ED48D0" w:rsidP="00CC13A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i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hAnsi="Arial" w:cs="Arial"/>
                <w:i/>
                <w:iCs/>
                <w:sz w:val="18"/>
                <w:szCs w:val="18"/>
              </w:rPr>
              <w:t>GGAGAAGGCAGCATCAGGA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</w:tcPr>
          <w:p w14:paraId="66CAF715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 w:themeColor="text1"/>
                <w:sz w:val="18"/>
                <w:szCs w:val="18"/>
              </w:rPr>
            </w:pPr>
            <w:r w:rsidRPr="001062F4">
              <w:rPr>
                <w:rFonts w:ascii="Arial" w:hAnsi="Arial" w:cs="Arial"/>
                <w:i/>
                <w:iCs/>
                <w:sz w:val="18"/>
                <w:szCs w:val="18"/>
              </w:rPr>
              <w:t>CCAGGGTCTGCTGTGATGT</w:t>
            </w:r>
          </w:p>
        </w:tc>
      </w:tr>
      <w:tr w:rsidR="00ED48D0" w:rsidRPr="001062F4" w14:paraId="39E025CE" w14:textId="77777777" w:rsidTr="00CC13A4">
        <w:trPr>
          <w:trHeight w:val="20"/>
        </w:trPr>
        <w:tc>
          <w:tcPr>
            <w:tcW w:w="1980" w:type="dxa"/>
            <w:tcMar>
              <w:top w:w="72" w:type="dxa"/>
              <w:left w:w="72" w:type="dxa"/>
              <w:bottom w:w="72" w:type="dxa"/>
              <w:right w:w="72" w:type="dxa"/>
            </w:tcMar>
          </w:tcPr>
          <w:p w14:paraId="27684BCC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/>
                <w:color w:val="000000" w:themeColor="dark1"/>
                <w:kern w:val="24"/>
                <w:sz w:val="18"/>
                <w:szCs w:val="18"/>
              </w:rPr>
              <w:t>Tert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</w:tcPr>
          <w:p w14:paraId="67308688" w14:textId="77777777" w:rsidR="00ED48D0" w:rsidRPr="001062F4" w:rsidRDefault="00ED48D0" w:rsidP="00CC13A4">
            <w:pPr>
              <w:spacing w:after="0" w:line="240" w:lineRule="auto"/>
              <w:textAlignment w:val="bottom"/>
              <w:rPr>
                <w:rFonts w:ascii="Arial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hAnsi="Arial" w:cs="Arial"/>
                <w:i/>
                <w:iCs/>
                <w:sz w:val="18"/>
                <w:szCs w:val="18"/>
              </w:rPr>
              <w:t>ACTCCGTTGTCATCGAGCAG</w:t>
            </w:r>
          </w:p>
        </w:tc>
        <w:tc>
          <w:tcPr>
            <w:tcW w:w="3260" w:type="dxa"/>
            <w:tcMar>
              <w:top w:w="72" w:type="dxa"/>
              <w:left w:w="72" w:type="dxa"/>
              <w:bottom w:w="72" w:type="dxa"/>
              <w:right w:w="72" w:type="dxa"/>
            </w:tcMar>
          </w:tcPr>
          <w:p w14:paraId="4BA5FCCD" w14:textId="77777777" w:rsidR="00ED48D0" w:rsidRPr="001062F4" w:rsidRDefault="00ED48D0" w:rsidP="00CC13A4">
            <w:pPr>
              <w:spacing w:after="0" w:line="240" w:lineRule="auto"/>
              <w:rPr>
                <w:rFonts w:ascii="Arial" w:hAnsi="Arial" w:cs="Arial"/>
                <w:i/>
                <w:iCs/>
                <w:sz w:val="18"/>
                <w:szCs w:val="18"/>
              </w:rPr>
            </w:pPr>
            <w:r w:rsidRPr="001062F4">
              <w:rPr>
                <w:rFonts w:ascii="Arial" w:hAnsi="Arial" w:cs="Arial"/>
                <w:i/>
                <w:iCs/>
                <w:sz w:val="18"/>
                <w:szCs w:val="18"/>
              </w:rPr>
              <w:t>GTAAAAGCAACCCATCCCGC</w:t>
            </w:r>
          </w:p>
        </w:tc>
      </w:tr>
    </w:tbl>
    <w:p w14:paraId="12F9B33C" w14:textId="77777777" w:rsidR="00444340" w:rsidRDefault="00444340" w:rsidP="00444340">
      <w:pPr>
        <w:rPr>
          <w:rFonts w:ascii="Arial" w:hAnsi="Arial" w:cs="Arial"/>
          <w:b/>
          <w:bCs/>
          <w:color w:val="000000" w:themeColor="text1"/>
          <w:kern w:val="24"/>
          <w:sz w:val="20"/>
          <w:szCs w:val="20"/>
          <w:lang w:eastAsia="de-DE"/>
        </w:rPr>
      </w:pPr>
    </w:p>
    <w:p w14:paraId="346718FD" w14:textId="77777777" w:rsidR="00B7666E" w:rsidRDefault="00B7666E" w:rsidP="00444340">
      <w:pPr>
        <w:rPr>
          <w:rFonts w:ascii="Arial" w:hAnsi="Arial" w:cs="Arial"/>
          <w:b/>
          <w:bCs/>
          <w:color w:val="000000" w:themeColor="text1"/>
          <w:kern w:val="24"/>
          <w:sz w:val="20"/>
          <w:szCs w:val="20"/>
          <w:lang w:eastAsia="de-DE"/>
        </w:rPr>
      </w:pPr>
    </w:p>
    <w:p w14:paraId="7E5EC6C0" w14:textId="4A251011" w:rsidR="00ED48D0" w:rsidRPr="00444340" w:rsidRDefault="00ED48D0" w:rsidP="00444340">
      <w:pPr>
        <w:rPr>
          <w:rFonts w:ascii="Arial" w:hAnsi="Arial" w:cs="Arial"/>
          <w:b/>
          <w:bCs/>
          <w:color w:val="000000" w:themeColor="text1"/>
          <w:kern w:val="24"/>
          <w:sz w:val="20"/>
          <w:szCs w:val="20"/>
          <w:lang w:eastAsia="de-DE"/>
        </w:rPr>
      </w:pPr>
      <w:r w:rsidRPr="001062F4">
        <w:rPr>
          <w:rFonts w:ascii="Arial" w:hAnsi="Arial" w:cs="Arial"/>
          <w:b/>
          <w:bCs/>
          <w:color w:val="000000" w:themeColor="text1"/>
          <w:kern w:val="24"/>
          <w:sz w:val="20"/>
          <w:szCs w:val="20"/>
          <w:lang w:eastAsia="de-DE"/>
        </w:rPr>
        <w:t xml:space="preserve">Supplementary Table </w:t>
      </w:r>
      <w:r w:rsidR="00C75950">
        <w:rPr>
          <w:rFonts w:ascii="Arial" w:hAnsi="Arial" w:cs="Arial"/>
          <w:b/>
          <w:bCs/>
          <w:color w:val="000000" w:themeColor="text1"/>
          <w:kern w:val="24"/>
          <w:sz w:val="20"/>
          <w:szCs w:val="20"/>
          <w:lang w:eastAsia="de-DE"/>
        </w:rPr>
        <w:t>6</w:t>
      </w:r>
      <w:r w:rsidRPr="001062F4">
        <w:rPr>
          <w:rFonts w:ascii="Arial" w:hAnsi="Arial" w:cs="Arial"/>
          <w:b/>
          <w:bCs/>
          <w:color w:val="000000" w:themeColor="text1"/>
          <w:kern w:val="24"/>
          <w:sz w:val="20"/>
          <w:szCs w:val="20"/>
          <w:lang w:eastAsia="de-DE"/>
        </w:rPr>
        <w:t xml:space="preserve">. </w:t>
      </w:r>
      <w:r w:rsidRPr="001062F4">
        <w:rPr>
          <w:rFonts w:ascii="Arial" w:hAnsi="Arial" w:cs="Arial"/>
          <w:color w:val="000000" w:themeColor="text1"/>
          <w:kern w:val="24"/>
          <w:sz w:val="20"/>
          <w:szCs w:val="20"/>
          <w:lang w:eastAsia="de-DE"/>
        </w:rPr>
        <w:t>Applied primary and secondary antibodies.</w:t>
      </w:r>
    </w:p>
    <w:tbl>
      <w:tblPr>
        <w:tblW w:w="847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2590"/>
        <w:gridCol w:w="1135"/>
        <w:gridCol w:w="3194"/>
        <w:gridCol w:w="1560"/>
      </w:tblGrid>
      <w:tr w:rsidR="00ED48D0" w:rsidRPr="001062F4" w14:paraId="0CCCE648" w14:textId="77777777" w:rsidTr="00E32D2F">
        <w:trPr>
          <w:trHeight w:val="19"/>
        </w:trPr>
        <w:tc>
          <w:tcPr>
            <w:tcW w:w="2590" w:type="dxa"/>
            <w:shd w:val="clear" w:color="auto" w:fill="D9D9D9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4FBA771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8"/>
                <w:szCs w:val="18"/>
              </w:rPr>
              <w:t xml:space="preserve">Primary antibodies </w:t>
            </w:r>
          </w:p>
        </w:tc>
        <w:tc>
          <w:tcPr>
            <w:tcW w:w="1135" w:type="dxa"/>
            <w:shd w:val="clear" w:color="auto" w:fill="D9D9D9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5535EEA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8"/>
                <w:szCs w:val="18"/>
              </w:rPr>
              <w:t>Species</w:t>
            </w:r>
          </w:p>
        </w:tc>
        <w:tc>
          <w:tcPr>
            <w:tcW w:w="3194" w:type="dxa"/>
            <w:shd w:val="clear" w:color="auto" w:fill="D9D9D9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A6CE7B6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8"/>
                <w:szCs w:val="18"/>
              </w:rPr>
              <w:t>Company</w:t>
            </w:r>
          </w:p>
        </w:tc>
        <w:tc>
          <w:tcPr>
            <w:tcW w:w="1560" w:type="dxa"/>
            <w:shd w:val="clear" w:color="auto" w:fill="D9D9D9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F020D80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8"/>
                <w:szCs w:val="18"/>
              </w:rPr>
              <w:t>Working concentration</w:t>
            </w:r>
          </w:p>
        </w:tc>
      </w:tr>
      <w:tr w:rsidR="00ED48D0" w:rsidRPr="001062F4" w14:paraId="01F7AF6D" w14:textId="77777777" w:rsidTr="00E32D2F">
        <w:trPr>
          <w:trHeight w:val="19"/>
        </w:trPr>
        <w:tc>
          <w:tcPr>
            <w:tcW w:w="259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BAB1885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Anti-α-TUBULIN (#2125)</w:t>
            </w:r>
          </w:p>
        </w:tc>
        <w:tc>
          <w:tcPr>
            <w:tcW w:w="1135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DD88147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rabbit</w:t>
            </w:r>
          </w:p>
        </w:tc>
        <w:tc>
          <w:tcPr>
            <w:tcW w:w="319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5E46E43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Cell Signaling Technology, Danvers, Massachusetts, USA</w:t>
            </w:r>
          </w:p>
        </w:tc>
        <w:tc>
          <w:tcPr>
            <w:tcW w:w="156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766E8A4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1:1000 (WB)</w:t>
            </w: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  <w:vertAlign w:val="superscript"/>
              </w:rPr>
              <w:t>a</w:t>
            </w:r>
          </w:p>
        </w:tc>
      </w:tr>
      <w:tr w:rsidR="00ED48D0" w:rsidRPr="001062F4" w14:paraId="311F90FC" w14:textId="77777777" w:rsidTr="00E32D2F">
        <w:trPr>
          <w:trHeight w:val="19"/>
        </w:trPr>
        <w:tc>
          <w:tcPr>
            <w:tcW w:w="259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611A5E4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Anti-PROCASPASE-1 +p10 +p12 (#</w:t>
            </w:r>
            <w:r w:rsidRPr="001062F4">
              <w:rPr>
                <w:rFonts w:ascii="Arial" w:hAnsi="Arial" w:cs="Arial"/>
                <w:color w:val="000000"/>
                <w:sz w:val="18"/>
                <w:szCs w:val="18"/>
              </w:rPr>
              <w:t>ab179515</w:t>
            </w: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)</w:t>
            </w:r>
          </w:p>
        </w:tc>
        <w:tc>
          <w:tcPr>
            <w:tcW w:w="1135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E15E5A3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rabbit</w:t>
            </w:r>
          </w:p>
        </w:tc>
        <w:tc>
          <w:tcPr>
            <w:tcW w:w="319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9176578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sz w:val="18"/>
                <w:szCs w:val="18"/>
              </w:rPr>
              <w:t>Abcam, Cambridge, United Kingdom</w:t>
            </w:r>
          </w:p>
        </w:tc>
        <w:tc>
          <w:tcPr>
            <w:tcW w:w="156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19CA2D5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1:1000 (WB)</w:t>
            </w: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  <w:vertAlign w:val="superscript"/>
              </w:rPr>
              <w:t>a</w:t>
            </w:r>
          </w:p>
        </w:tc>
      </w:tr>
      <w:tr w:rsidR="00ED48D0" w:rsidRPr="001062F4" w14:paraId="44B9D3A0" w14:textId="77777777" w:rsidTr="00E32D2F">
        <w:trPr>
          <w:trHeight w:val="19"/>
        </w:trPr>
        <w:tc>
          <w:tcPr>
            <w:tcW w:w="259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2309D197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lastRenderedPageBreak/>
              <w:t>Anti-KI67</w:t>
            </w:r>
            <w:r w:rsidRPr="001062F4">
              <w:t xml:space="preserve"> </w:t>
            </w: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(D3B5) (#12202)</w:t>
            </w:r>
          </w:p>
        </w:tc>
        <w:tc>
          <w:tcPr>
            <w:tcW w:w="1135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4ABA509E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rabbit</w:t>
            </w:r>
          </w:p>
        </w:tc>
        <w:tc>
          <w:tcPr>
            <w:tcW w:w="319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68B3912B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Cell Signaling Technology, Danvers, Massachusetts, USA</w:t>
            </w:r>
          </w:p>
        </w:tc>
        <w:tc>
          <w:tcPr>
            <w:tcW w:w="156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4BD4FB4F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 xml:space="preserve">  1:400 (IHC)</w:t>
            </w: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  <w:vertAlign w:val="superscript"/>
              </w:rPr>
              <w:t>a</w:t>
            </w:r>
          </w:p>
        </w:tc>
      </w:tr>
      <w:tr w:rsidR="00ED48D0" w:rsidRPr="001062F4" w14:paraId="7FE1C8A3" w14:textId="77777777" w:rsidTr="00E32D2F">
        <w:trPr>
          <w:trHeight w:val="19"/>
        </w:trPr>
        <w:tc>
          <w:tcPr>
            <w:tcW w:w="259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27F8775F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Anti-MSH2 (#2017)</w:t>
            </w:r>
          </w:p>
        </w:tc>
        <w:tc>
          <w:tcPr>
            <w:tcW w:w="1135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02082D9D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rabbit</w:t>
            </w:r>
          </w:p>
        </w:tc>
        <w:tc>
          <w:tcPr>
            <w:tcW w:w="319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0ECA990F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Cell Signaling Technology, Danvers, Massachusetts, USA</w:t>
            </w:r>
          </w:p>
        </w:tc>
        <w:tc>
          <w:tcPr>
            <w:tcW w:w="156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0D5E90B3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  <w:vertAlign w:val="superscript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1 µg/ml (WB)</w:t>
            </w:r>
          </w:p>
        </w:tc>
      </w:tr>
      <w:tr w:rsidR="00ED48D0" w:rsidRPr="001062F4" w14:paraId="590A3CF1" w14:textId="77777777" w:rsidTr="00E32D2F">
        <w:trPr>
          <w:trHeight w:val="19"/>
        </w:trPr>
        <w:tc>
          <w:tcPr>
            <w:tcW w:w="259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13DB1C77" w14:textId="77777777" w:rsidR="00ED48D0" w:rsidRPr="000B0D29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  <w:lang w:val="de-DE"/>
              </w:rPr>
            </w:pPr>
            <w:r w:rsidRPr="000B0D29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  <w:lang w:val="de-DE"/>
              </w:rPr>
              <w:t>Anti-PHOSPHO-AKT (Ser473) (D9E) XP (#4025)</w:t>
            </w:r>
          </w:p>
        </w:tc>
        <w:tc>
          <w:tcPr>
            <w:tcW w:w="1135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57DFAF76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rabbit</w:t>
            </w:r>
          </w:p>
        </w:tc>
        <w:tc>
          <w:tcPr>
            <w:tcW w:w="319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3B5B1E7B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Cell Signaling Technology, Danvers, Massachusetts, USA</w:t>
            </w:r>
          </w:p>
        </w:tc>
        <w:tc>
          <w:tcPr>
            <w:tcW w:w="156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31AD1BA4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1:1000 (WB)</w:t>
            </w: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  <w:vertAlign w:val="superscript"/>
              </w:rPr>
              <w:t>a</w:t>
            </w:r>
          </w:p>
        </w:tc>
      </w:tr>
      <w:tr w:rsidR="00ED48D0" w:rsidRPr="001062F4" w14:paraId="06BD2C5C" w14:textId="77777777" w:rsidTr="00E32D2F">
        <w:trPr>
          <w:trHeight w:val="19"/>
        </w:trPr>
        <w:tc>
          <w:tcPr>
            <w:tcW w:w="259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78D0C5A2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Anti-AKT (#9272)</w:t>
            </w:r>
          </w:p>
        </w:tc>
        <w:tc>
          <w:tcPr>
            <w:tcW w:w="1135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7C3AE11E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rabbit</w:t>
            </w:r>
          </w:p>
        </w:tc>
        <w:tc>
          <w:tcPr>
            <w:tcW w:w="319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79DB331B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Cell Signaling Technology, Danvers, Massachusetts, USA</w:t>
            </w:r>
          </w:p>
        </w:tc>
        <w:tc>
          <w:tcPr>
            <w:tcW w:w="156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694492B6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1:1000 (WB)</w:t>
            </w: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  <w:vertAlign w:val="superscript"/>
              </w:rPr>
              <w:t>a</w:t>
            </w:r>
          </w:p>
        </w:tc>
      </w:tr>
      <w:tr w:rsidR="00ED48D0" w:rsidRPr="001062F4" w14:paraId="4B9A15D4" w14:textId="77777777" w:rsidTr="00E32D2F">
        <w:trPr>
          <w:trHeight w:val="19"/>
        </w:trPr>
        <w:tc>
          <w:tcPr>
            <w:tcW w:w="259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225B698A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Anti-p44/42 MAPK (Erk1/2) (137F5) (#4695)</w:t>
            </w:r>
          </w:p>
        </w:tc>
        <w:tc>
          <w:tcPr>
            <w:tcW w:w="1135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27EC9BBD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rabbit</w:t>
            </w:r>
          </w:p>
        </w:tc>
        <w:tc>
          <w:tcPr>
            <w:tcW w:w="319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3B1F7BE0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Cell Signaling Technology, Danvers, Massachusetts, USA</w:t>
            </w:r>
          </w:p>
        </w:tc>
        <w:tc>
          <w:tcPr>
            <w:tcW w:w="156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41E00E87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1:1000 (WB)</w:t>
            </w: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  <w:vertAlign w:val="superscript"/>
              </w:rPr>
              <w:t>a</w:t>
            </w:r>
          </w:p>
        </w:tc>
      </w:tr>
      <w:tr w:rsidR="00ED48D0" w:rsidRPr="001062F4" w14:paraId="21F02F86" w14:textId="77777777" w:rsidTr="00E32D2F">
        <w:trPr>
          <w:trHeight w:val="19"/>
        </w:trPr>
        <w:tc>
          <w:tcPr>
            <w:tcW w:w="259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7144361C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Anti-PHOSPHO-p44/42 MAPK (Erk1/2) (Thr202/Tyr204) (D13.14.4E) XP (#4370)</w:t>
            </w:r>
          </w:p>
        </w:tc>
        <w:tc>
          <w:tcPr>
            <w:tcW w:w="1135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60DCD70B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rabbit</w:t>
            </w:r>
          </w:p>
        </w:tc>
        <w:tc>
          <w:tcPr>
            <w:tcW w:w="319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1332990A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Cell Signaling Technology, Danvers, Massachusetts, USA</w:t>
            </w:r>
          </w:p>
        </w:tc>
        <w:tc>
          <w:tcPr>
            <w:tcW w:w="156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1725D885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1:1000 (WB)</w:t>
            </w: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  <w:vertAlign w:val="superscript"/>
              </w:rPr>
              <w:t>a</w:t>
            </w:r>
          </w:p>
        </w:tc>
      </w:tr>
      <w:tr w:rsidR="00ED48D0" w:rsidRPr="001062F4" w14:paraId="3266B4CF" w14:textId="77777777" w:rsidTr="00E32D2F">
        <w:trPr>
          <w:trHeight w:val="19"/>
        </w:trPr>
        <w:tc>
          <w:tcPr>
            <w:tcW w:w="259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165BECEB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Anti-AMPKα (#2532)</w:t>
            </w:r>
          </w:p>
        </w:tc>
        <w:tc>
          <w:tcPr>
            <w:tcW w:w="1135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5F9CA08D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rabbit</w:t>
            </w:r>
          </w:p>
        </w:tc>
        <w:tc>
          <w:tcPr>
            <w:tcW w:w="319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16C82F5F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Cell Signaling Technology, Danvers, Massachusetts, USA</w:t>
            </w:r>
          </w:p>
        </w:tc>
        <w:tc>
          <w:tcPr>
            <w:tcW w:w="156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18CE0371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1:1000 (WB)</w:t>
            </w: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  <w:vertAlign w:val="superscript"/>
              </w:rPr>
              <w:t>a</w:t>
            </w:r>
          </w:p>
        </w:tc>
      </w:tr>
      <w:tr w:rsidR="00ED48D0" w:rsidRPr="001062F4" w14:paraId="064C63E2" w14:textId="77777777" w:rsidTr="00E32D2F">
        <w:trPr>
          <w:trHeight w:val="19"/>
        </w:trPr>
        <w:tc>
          <w:tcPr>
            <w:tcW w:w="259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293329DD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Anti-PHOSPHO-AMPKα (Thr172) (40H9) (#2535)</w:t>
            </w:r>
          </w:p>
        </w:tc>
        <w:tc>
          <w:tcPr>
            <w:tcW w:w="1135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2AD9D3C2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rabbit</w:t>
            </w:r>
          </w:p>
        </w:tc>
        <w:tc>
          <w:tcPr>
            <w:tcW w:w="319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019D9677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Cell Signaling Technology, Danvers, Massachusetts, USA</w:t>
            </w:r>
          </w:p>
        </w:tc>
        <w:tc>
          <w:tcPr>
            <w:tcW w:w="156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15A216AB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1:1000 (WB)</w:t>
            </w: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  <w:vertAlign w:val="superscript"/>
              </w:rPr>
              <w:t>a</w:t>
            </w:r>
          </w:p>
        </w:tc>
      </w:tr>
      <w:tr w:rsidR="00ED48D0" w:rsidRPr="001062F4" w14:paraId="3EF9F8E8" w14:textId="77777777" w:rsidTr="00E32D2F">
        <w:trPr>
          <w:trHeight w:val="19"/>
        </w:trPr>
        <w:tc>
          <w:tcPr>
            <w:tcW w:w="259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3BA09833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Anti-MUC2 (#GTX63560)</w:t>
            </w:r>
          </w:p>
        </w:tc>
        <w:tc>
          <w:tcPr>
            <w:tcW w:w="1135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1AFBBC7A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rabbit</w:t>
            </w:r>
          </w:p>
        </w:tc>
        <w:tc>
          <w:tcPr>
            <w:tcW w:w="319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467A4B51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GeneTex, California, USA</w:t>
            </w:r>
          </w:p>
        </w:tc>
        <w:tc>
          <w:tcPr>
            <w:tcW w:w="156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5CA848B4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1:1000 (WB)</w:t>
            </w: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  <w:vertAlign w:val="superscript"/>
              </w:rPr>
              <w:t>a</w:t>
            </w:r>
          </w:p>
        </w:tc>
      </w:tr>
      <w:tr w:rsidR="00ED48D0" w:rsidRPr="001062F4" w14:paraId="3800C487" w14:textId="77777777" w:rsidTr="00E32D2F">
        <w:trPr>
          <w:trHeight w:val="19"/>
        </w:trPr>
        <w:tc>
          <w:tcPr>
            <w:tcW w:w="2590" w:type="dxa"/>
            <w:tcBorders>
              <w:bottom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16CEBC1E" w14:textId="77777777" w:rsidR="00ED48D0" w:rsidRPr="001062F4" w:rsidRDefault="00ED48D0" w:rsidP="00CC13A4">
            <w:pPr>
              <w:spacing w:line="240" w:lineRule="auto"/>
              <w:rPr>
                <w:rFonts w:ascii="Arial" w:eastAsia="Times New Roman" w:hAnsi="Arial" w:cs="Arial"/>
                <w:b/>
                <w:bCs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Anti-INSR ß (E9L5V)</w:t>
            </w:r>
            <w:r w:rsidRPr="001062F4">
              <w:rPr>
                <w:rFonts w:ascii="Arial" w:eastAsia="Times New Roman" w:hAnsi="Arial" w:cs="Arial"/>
                <w:b/>
                <w:bCs/>
                <w:iCs/>
                <w:color w:val="000000"/>
                <w:kern w:val="24"/>
                <w:sz w:val="18"/>
                <w:szCs w:val="18"/>
              </w:rPr>
              <w:t xml:space="preserve"> </w:t>
            </w: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(#23413)</w:t>
            </w:r>
          </w:p>
        </w:tc>
        <w:tc>
          <w:tcPr>
            <w:tcW w:w="1135" w:type="dxa"/>
            <w:tcBorders>
              <w:bottom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14138A97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rabbit</w:t>
            </w:r>
          </w:p>
        </w:tc>
        <w:tc>
          <w:tcPr>
            <w:tcW w:w="3194" w:type="dxa"/>
            <w:tcBorders>
              <w:bottom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4CB88577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Cell Signaling Technology, Danvers, Massachusetts, USA</w:t>
            </w:r>
          </w:p>
        </w:tc>
        <w:tc>
          <w:tcPr>
            <w:tcW w:w="1560" w:type="dxa"/>
            <w:tcBorders>
              <w:bottom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5DE5126D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1:1000 (WB)</w:t>
            </w: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  <w:vertAlign w:val="superscript"/>
              </w:rPr>
              <w:t xml:space="preserve">a </w:t>
            </w:r>
          </w:p>
        </w:tc>
      </w:tr>
      <w:tr w:rsidR="00ED48D0" w:rsidRPr="001062F4" w14:paraId="79C21AE9" w14:textId="77777777" w:rsidTr="00E32D2F">
        <w:trPr>
          <w:trHeight w:val="19"/>
        </w:trPr>
        <w:tc>
          <w:tcPr>
            <w:tcW w:w="2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10803C39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8"/>
                <w:szCs w:val="18"/>
              </w:rPr>
              <w:t xml:space="preserve">Secondary antibodies/ </w:t>
            </w:r>
          </w:p>
          <w:p w14:paraId="22930DA2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8"/>
                <w:szCs w:val="18"/>
              </w:rPr>
              <w:t>labelled polymers</w:t>
            </w:r>
          </w:p>
        </w:tc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7E7EB8CB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</w:p>
        </w:tc>
        <w:tc>
          <w:tcPr>
            <w:tcW w:w="31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5E8445BF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8"/>
                <w:szCs w:val="18"/>
              </w:rPr>
              <w:t>Company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13748FEC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8"/>
                <w:szCs w:val="18"/>
              </w:rPr>
              <w:t>Working concentration</w:t>
            </w:r>
          </w:p>
        </w:tc>
      </w:tr>
      <w:tr w:rsidR="00ED48D0" w:rsidRPr="001062F4" w14:paraId="581B03DA" w14:textId="77777777" w:rsidTr="00E32D2F">
        <w:trPr>
          <w:trHeight w:val="19"/>
        </w:trPr>
        <w:tc>
          <w:tcPr>
            <w:tcW w:w="2590" w:type="dxa"/>
            <w:tcBorders>
              <w:top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268F561B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Anti-rabbit IgG HRP</w:t>
            </w:r>
          </w:p>
        </w:tc>
        <w:tc>
          <w:tcPr>
            <w:tcW w:w="1135" w:type="dxa"/>
            <w:tcBorders>
              <w:top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63E70E37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</w:p>
        </w:tc>
        <w:tc>
          <w:tcPr>
            <w:tcW w:w="3194" w:type="dxa"/>
            <w:tcBorders>
              <w:top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32194DF7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Cell Signaling Technology, Danvers, Massachusetts, USA</w:t>
            </w:r>
          </w:p>
        </w:tc>
        <w:tc>
          <w:tcPr>
            <w:tcW w:w="1560" w:type="dxa"/>
            <w:tcBorders>
              <w:top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0FD0CB7C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1:4000 (WB)</w:t>
            </w: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  <w:vertAlign w:val="superscript"/>
              </w:rPr>
              <w:t>a</w:t>
            </w:r>
          </w:p>
        </w:tc>
      </w:tr>
      <w:tr w:rsidR="00ED48D0" w:rsidRPr="001062F4" w14:paraId="0F6985A6" w14:textId="77777777" w:rsidTr="00E32D2F">
        <w:trPr>
          <w:trHeight w:val="19"/>
        </w:trPr>
        <w:tc>
          <w:tcPr>
            <w:tcW w:w="259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F6F97B1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EnVision anti-rabbit HRP system</w:t>
            </w:r>
          </w:p>
        </w:tc>
        <w:tc>
          <w:tcPr>
            <w:tcW w:w="1135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71B1E72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319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66BB749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Agilent, Santa Clara, California, USA</w:t>
            </w:r>
          </w:p>
        </w:tc>
        <w:tc>
          <w:tcPr>
            <w:tcW w:w="156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D632403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N.A.</w:t>
            </w:r>
          </w:p>
        </w:tc>
      </w:tr>
      <w:tr w:rsidR="00ED48D0" w:rsidRPr="001062F4" w14:paraId="6F3A60DD" w14:textId="77777777" w:rsidTr="00E32D2F">
        <w:trPr>
          <w:trHeight w:val="19"/>
        </w:trPr>
        <w:tc>
          <w:tcPr>
            <w:tcW w:w="259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E38DCD6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EnVision anti-mouse HRP system</w:t>
            </w:r>
          </w:p>
        </w:tc>
        <w:tc>
          <w:tcPr>
            <w:tcW w:w="1135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67CEC09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319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177FD7F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Agilent, Santa Clara, California, USA</w:t>
            </w:r>
          </w:p>
        </w:tc>
        <w:tc>
          <w:tcPr>
            <w:tcW w:w="156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344BE04" w14:textId="77777777" w:rsidR="00ED48D0" w:rsidRPr="001062F4" w:rsidRDefault="00ED48D0" w:rsidP="00CC13A4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1062F4">
              <w:rPr>
                <w:rFonts w:ascii="Arial" w:eastAsia="Times New Roman" w:hAnsi="Arial" w:cs="Arial"/>
                <w:iCs/>
                <w:color w:val="000000"/>
                <w:kern w:val="24"/>
                <w:sz w:val="18"/>
                <w:szCs w:val="18"/>
              </w:rPr>
              <w:t>N.A.</w:t>
            </w:r>
          </w:p>
        </w:tc>
      </w:tr>
    </w:tbl>
    <w:p w14:paraId="2DA2EE14" w14:textId="77777777" w:rsidR="00ED48D0" w:rsidRPr="001062F4" w:rsidRDefault="00ED48D0" w:rsidP="00ED48D0">
      <w:pPr>
        <w:spacing w:line="360" w:lineRule="auto"/>
        <w:jc w:val="both"/>
        <w:rPr>
          <w:rFonts w:ascii="Arial" w:hAnsi="Arial" w:cs="Arial"/>
          <w:sz w:val="20"/>
          <w:szCs w:val="20"/>
          <w:lang w:eastAsia="de-DE"/>
        </w:rPr>
      </w:pPr>
      <w:proofErr w:type="gramStart"/>
      <w:r w:rsidRPr="001062F4">
        <w:rPr>
          <w:rFonts w:ascii="Arial" w:hAnsi="Arial" w:cs="Arial"/>
          <w:b/>
          <w:bCs/>
          <w:color w:val="000000" w:themeColor="text1"/>
          <w:kern w:val="24"/>
          <w:sz w:val="20"/>
          <w:szCs w:val="20"/>
          <w:vertAlign w:val="superscript"/>
          <w:lang w:eastAsia="de-DE"/>
        </w:rPr>
        <w:t>a</w:t>
      </w:r>
      <w:proofErr w:type="gramEnd"/>
      <w:r w:rsidRPr="001062F4">
        <w:rPr>
          <w:rFonts w:ascii="Arial" w:hAnsi="Arial" w:cs="Arial"/>
          <w:b/>
          <w:bCs/>
          <w:color w:val="000000" w:themeColor="text1"/>
          <w:kern w:val="24"/>
          <w:sz w:val="20"/>
          <w:szCs w:val="20"/>
          <w:vertAlign w:val="superscript"/>
          <w:lang w:eastAsia="de-DE"/>
        </w:rPr>
        <w:t xml:space="preserve"> </w:t>
      </w:r>
      <w:r w:rsidRPr="001062F4">
        <w:rPr>
          <w:rFonts w:ascii="Arial" w:hAnsi="Arial" w:cs="Arial"/>
          <w:bCs/>
          <w:color w:val="000000" w:themeColor="text1"/>
          <w:kern w:val="24"/>
          <w:sz w:val="20"/>
          <w:szCs w:val="20"/>
          <w:lang w:eastAsia="de-DE"/>
        </w:rPr>
        <w:t>If stock concentration was not provided by the manufacturer, dilution from stock solution was listed.</w:t>
      </w:r>
    </w:p>
    <w:p w14:paraId="5E944F67" w14:textId="77777777" w:rsidR="00ED48D0" w:rsidRPr="001062F4" w:rsidRDefault="00ED48D0" w:rsidP="00ED48D0">
      <w:pPr>
        <w:rPr>
          <w:rFonts w:ascii="Arial" w:hAnsi="Arial" w:cs="Arial"/>
          <w:b/>
          <w:bCs/>
          <w:color w:val="000000" w:themeColor="text1"/>
          <w:kern w:val="24"/>
          <w:sz w:val="20"/>
          <w:szCs w:val="20"/>
        </w:rPr>
      </w:pPr>
    </w:p>
    <w:p w14:paraId="2CADF58F" w14:textId="77777777" w:rsidR="00396402" w:rsidRPr="002044DC" w:rsidRDefault="00396402" w:rsidP="002044DC">
      <w:pPr>
        <w:spacing w:line="480" w:lineRule="auto"/>
        <w:jc w:val="both"/>
        <w:rPr>
          <w:rFonts w:ascii="Arial" w:hAnsi="Arial" w:cs="Arial"/>
          <w:color w:val="000000"/>
          <w:sz w:val="20"/>
          <w:szCs w:val="20"/>
        </w:rPr>
      </w:pPr>
    </w:p>
    <w:sectPr w:rsidR="00396402" w:rsidRPr="002044DC" w:rsidSect="00212371">
      <w:footerReference w:type="default" r:id="rId12"/>
      <w:type w:val="continuous"/>
      <w:pgSz w:w="11906" w:h="16838"/>
      <w:pgMar w:top="1417" w:right="1417" w:bottom="1134" w:left="1417" w:header="709" w:footer="709" w:gutter="0"/>
      <w:lnNumType w:countBy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59F5D94" w14:textId="77777777" w:rsidR="004424A6" w:rsidRPr="001062F4" w:rsidRDefault="004424A6" w:rsidP="008A0028">
      <w:pPr>
        <w:spacing w:after="0" w:line="240" w:lineRule="auto"/>
      </w:pPr>
      <w:r w:rsidRPr="001062F4">
        <w:separator/>
      </w:r>
    </w:p>
  </w:endnote>
  <w:endnote w:type="continuationSeparator" w:id="0">
    <w:p w14:paraId="2BA87EE6" w14:textId="77777777" w:rsidR="004424A6" w:rsidRPr="001062F4" w:rsidRDefault="004424A6" w:rsidP="008A0028">
      <w:pPr>
        <w:spacing w:after="0" w:line="240" w:lineRule="auto"/>
      </w:pPr>
      <w:r w:rsidRPr="001062F4"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 New Roman (Textkörper CS)">
    <w:altName w:val="Times New Roman"/>
    <w:charset w:val="00"/>
    <w:family w:val="roman"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213696766"/>
      <w:docPartObj>
        <w:docPartGallery w:val="Page Numbers (Bottom of Page)"/>
        <w:docPartUnique/>
      </w:docPartObj>
    </w:sdtPr>
    <w:sdtContent>
      <w:p w14:paraId="67B505EC" w14:textId="148AB9BD" w:rsidR="00A11DA8" w:rsidRPr="001062F4" w:rsidRDefault="00A11DA8">
        <w:pPr>
          <w:pStyle w:val="Fuzeile"/>
          <w:jc w:val="right"/>
        </w:pPr>
        <w:r w:rsidRPr="001062F4">
          <w:fldChar w:fldCharType="begin"/>
        </w:r>
        <w:r w:rsidRPr="001062F4">
          <w:instrText>PAGE   \* MERGEFORMAT</w:instrText>
        </w:r>
        <w:r w:rsidRPr="001062F4">
          <w:fldChar w:fldCharType="separate"/>
        </w:r>
        <w:r w:rsidRPr="001062F4">
          <w:t>32</w:t>
        </w:r>
        <w:r w:rsidRPr="001062F4">
          <w:fldChar w:fldCharType="end"/>
        </w:r>
      </w:p>
    </w:sdtContent>
  </w:sdt>
  <w:p w14:paraId="046219FA" w14:textId="77777777" w:rsidR="00A11DA8" w:rsidRPr="001062F4" w:rsidRDefault="00A11DA8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A0AFD16" w14:textId="77777777" w:rsidR="004424A6" w:rsidRPr="001062F4" w:rsidRDefault="004424A6" w:rsidP="008A0028">
      <w:pPr>
        <w:spacing w:after="0" w:line="240" w:lineRule="auto"/>
      </w:pPr>
      <w:r w:rsidRPr="001062F4">
        <w:separator/>
      </w:r>
    </w:p>
  </w:footnote>
  <w:footnote w:type="continuationSeparator" w:id="0">
    <w:p w14:paraId="48D208F7" w14:textId="77777777" w:rsidR="004424A6" w:rsidRPr="001062F4" w:rsidRDefault="004424A6" w:rsidP="008A0028">
      <w:pPr>
        <w:spacing w:after="0" w:line="240" w:lineRule="auto"/>
      </w:pPr>
      <w:r w:rsidRPr="001062F4"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1280046"/>
    <w:multiLevelType w:val="multilevel"/>
    <w:tmpl w:val="5168941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1A837AE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01EF5D4C"/>
    <w:multiLevelType w:val="multilevel"/>
    <w:tmpl w:val="FE5A80AA"/>
    <w:lvl w:ilvl="0">
      <w:start w:val="1"/>
      <w:numFmt w:val="decimal"/>
      <w:pStyle w:val="berschrift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berschrift2"/>
      <w:lvlText w:val="%1.%2"/>
      <w:lvlJc w:val="left"/>
      <w:pPr>
        <w:ind w:left="576" w:hanging="576"/>
      </w:pPr>
    </w:lvl>
    <w:lvl w:ilvl="2">
      <w:start w:val="1"/>
      <w:numFmt w:val="decimal"/>
      <w:pStyle w:val="berschrift3"/>
      <w:lvlText w:val="%1.%2.%3"/>
      <w:lvlJc w:val="left"/>
      <w:pPr>
        <w:ind w:left="6531" w:hanging="720"/>
      </w:pPr>
    </w:lvl>
    <w:lvl w:ilvl="3">
      <w:start w:val="1"/>
      <w:numFmt w:val="decimal"/>
      <w:pStyle w:val="berschrift4"/>
      <w:lvlText w:val="%1.%2.%3.%4"/>
      <w:lvlJc w:val="left"/>
      <w:pPr>
        <w:ind w:left="864" w:hanging="864"/>
      </w:pPr>
    </w:lvl>
    <w:lvl w:ilvl="4">
      <w:start w:val="1"/>
      <w:numFmt w:val="decimal"/>
      <w:pStyle w:val="berschrift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berschrift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berschrift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berschrift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berschrift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3" w15:restartNumberingAfterBreak="0">
    <w:nsid w:val="02617893"/>
    <w:multiLevelType w:val="hybridMultilevel"/>
    <w:tmpl w:val="03A087F6"/>
    <w:lvl w:ilvl="0" w:tplc="04070005">
      <w:start w:val="1"/>
      <w:numFmt w:val="bullet"/>
      <w:lvlText w:val=""/>
      <w:lvlJc w:val="left"/>
      <w:pPr>
        <w:ind w:left="420" w:hanging="360"/>
      </w:pPr>
      <w:rPr>
        <w:rFonts w:ascii="Wingdings" w:hAnsi="Wingdings" w:hint="default"/>
      </w:rPr>
    </w:lvl>
    <w:lvl w:ilvl="1" w:tplc="04070019" w:tentative="1">
      <w:start w:val="1"/>
      <w:numFmt w:val="lowerLetter"/>
      <w:lvlText w:val="%2."/>
      <w:lvlJc w:val="left"/>
      <w:pPr>
        <w:ind w:left="1140" w:hanging="360"/>
      </w:pPr>
    </w:lvl>
    <w:lvl w:ilvl="2" w:tplc="0407001B" w:tentative="1">
      <w:start w:val="1"/>
      <w:numFmt w:val="lowerRoman"/>
      <w:lvlText w:val="%3."/>
      <w:lvlJc w:val="right"/>
      <w:pPr>
        <w:ind w:left="1860" w:hanging="180"/>
      </w:pPr>
    </w:lvl>
    <w:lvl w:ilvl="3" w:tplc="0407000F" w:tentative="1">
      <w:start w:val="1"/>
      <w:numFmt w:val="decimal"/>
      <w:lvlText w:val="%4."/>
      <w:lvlJc w:val="left"/>
      <w:pPr>
        <w:ind w:left="2580" w:hanging="360"/>
      </w:pPr>
    </w:lvl>
    <w:lvl w:ilvl="4" w:tplc="04070019" w:tentative="1">
      <w:start w:val="1"/>
      <w:numFmt w:val="lowerLetter"/>
      <w:lvlText w:val="%5."/>
      <w:lvlJc w:val="left"/>
      <w:pPr>
        <w:ind w:left="3300" w:hanging="360"/>
      </w:pPr>
    </w:lvl>
    <w:lvl w:ilvl="5" w:tplc="0407001B" w:tentative="1">
      <w:start w:val="1"/>
      <w:numFmt w:val="lowerRoman"/>
      <w:lvlText w:val="%6."/>
      <w:lvlJc w:val="right"/>
      <w:pPr>
        <w:ind w:left="4020" w:hanging="180"/>
      </w:pPr>
    </w:lvl>
    <w:lvl w:ilvl="6" w:tplc="0407000F" w:tentative="1">
      <w:start w:val="1"/>
      <w:numFmt w:val="decimal"/>
      <w:lvlText w:val="%7."/>
      <w:lvlJc w:val="left"/>
      <w:pPr>
        <w:ind w:left="4740" w:hanging="360"/>
      </w:pPr>
    </w:lvl>
    <w:lvl w:ilvl="7" w:tplc="04070019" w:tentative="1">
      <w:start w:val="1"/>
      <w:numFmt w:val="lowerLetter"/>
      <w:lvlText w:val="%8."/>
      <w:lvlJc w:val="left"/>
      <w:pPr>
        <w:ind w:left="5460" w:hanging="360"/>
      </w:pPr>
    </w:lvl>
    <w:lvl w:ilvl="8" w:tplc="0407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4" w15:restartNumberingAfterBreak="0">
    <w:nsid w:val="03DF3B51"/>
    <w:multiLevelType w:val="hybridMultilevel"/>
    <w:tmpl w:val="187220E4"/>
    <w:lvl w:ilvl="0" w:tplc="E0080D42">
      <w:numFmt w:val="bullet"/>
      <w:lvlText w:val="-"/>
      <w:lvlJc w:val="left"/>
      <w:pPr>
        <w:ind w:left="720" w:hanging="360"/>
      </w:pPr>
      <w:rPr>
        <w:rFonts w:ascii="Arial" w:eastAsiaTheme="minorEastAsia" w:hAnsi="Aria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4E566E8"/>
    <w:multiLevelType w:val="hybridMultilevel"/>
    <w:tmpl w:val="D624D448"/>
    <w:lvl w:ilvl="0" w:tplc="B97C60F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515162F"/>
    <w:multiLevelType w:val="hybridMultilevel"/>
    <w:tmpl w:val="A8343F4E"/>
    <w:lvl w:ilvl="0" w:tplc="6EDC4990">
      <w:numFmt w:val="bullet"/>
      <w:lvlText w:val=""/>
      <w:lvlJc w:val="left"/>
      <w:pPr>
        <w:ind w:left="720" w:hanging="360"/>
      </w:pPr>
      <w:rPr>
        <w:rFonts w:ascii="Wingdings" w:eastAsiaTheme="minorEastAsia" w:hAnsi="Wingdings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79B7F2E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8" w15:restartNumberingAfterBreak="0">
    <w:nsid w:val="11186F2B"/>
    <w:multiLevelType w:val="hybridMultilevel"/>
    <w:tmpl w:val="0A0227DC"/>
    <w:lvl w:ilvl="0" w:tplc="7C229E7C">
      <w:start w:val="1"/>
      <w:numFmt w:val="decimal"/>
      <w:lvlText w:val="%1."/>
      <w:lvlJc w:val="left"/>
      <w:pPr>
        <w:ind w:left="1020" w:hanging="360"/>
      </w:pPr>
    </w:lvl>
    <w:lvl w:ilvl="1" w:tplc="712AC47A">
      <w:start w:val="1"/>
      <w:numFmt w:val="decimal"/>
      <w:lvlText w:val="%2."/>
      <w:lvlJc w:val="left"/>
      <w:pPr>
        <w:ind w:left="1020" w:hanging="360"/>
      </w:pPr>
    </w:lvl>
    <w:lvl w:ilvl="2" w:tplc="35F8E8D8">
      <w:start w:val="1"/>
      <w:numFmt w:val="decimal"/>
      <w:lvlText w:val="%3."/>
      <w:lvlJc w:val="left"/>
      <w:pPr>
        <w:ind w:left="1020" w:hanging="360"/>
      </w:pPr>
    </w:lvl>
    <w:lvl w:ilvl="3" w:tplc="54C6A3D8">
      <w:start w:val="1"/>
      <w:numFmt w:val="decimal"/>
      <w:lvlText w:val="%4."/>
      <w:lvlJc w:val="left"/>
      <w:pPr>
        <w:ind w:left="1020" w:hanging="360"/>
      </w:pPr>
    </w:lvl>
    <w:lvl w:ilvl="4" w:tplc="000AF784">
      <w:start w:val="1"/>
      <w:numFmt w:val="decimal"/>
      <w:lvlText w:val="%5."/>
      <w:lvlJc w:val="left"/>
      <w:pPr>
        <w:ind w:left="1020" w:hanging="360"/>
      </w:pPr>
    </w:lvl>
    <w:lvl w:ilvl="5" w:tplc="2A183288">
      <w:start w:val="1"/>
      <w:numFmt w:val="decimal"/>
      <w:lvlText w:val="%6."/>
      <w:lvlJc w:val="left"/>
      <w:pPr>
        <w:ind w:left="1020" w:hanging="360"/>
      </w:pPr>
    </w:lvl>
    <w:lvl w:ilvl="6" w:tplc="DCF2B88A">
      <w:start w:val="1"/>
      <w:numFmt w:val="decimal"/>
      <w:lvlText w:val="%7."/>
      <w:lvlJc w:val="left"/>
      <w:pPr>
        <w:ind w:left="1020" w:hanging="360"/>
      </w:pPr>
    </w:lvl>
    <w:lvl w:ilvl="7" w:tplc="2A627054">
      <w:start w:val="1"/>
      <w:numFmt w:val="decimal"/>
      <w:lvlText w:val="%8."/>
      <w:lvlJc w:val="left"/>
      <w:pPr>
        <w:ind w:left="1020" w:hanging="360"/>
      </w:pPr>
    </w:lvl>
    <w:lvl w:ilvl="8" w:tplc="D674BEEA">
      <w:start w:val="1"/>
      <w:numFmt w:val="decimal"/>
      <w:lvlText w:val="%9."/>
      <w:lvlJc w:val="left"/>
      <w:pPr>
        <w:ind w:left="1020" w:hanging="360"/>
      </w:pPr>
    </w:lvl>
  </w:abstractNum>
  <w:abstractNum w:abstractNumId="9" w15:restartNumberingAfterBreak="0">
    <w:nsid w:val="2A105FD8"/>
    <w:multiLevelType w:val="hybridMultilevel"/>
    <w:tmpl w:val="60541480"/>
    <w:lvl w:ilvl="0" w:tplc="D8FCC53E">
      <w:start w:val="1"/>
      <w:numFmt w:val="decimal"/>
      <w:lvlText w:val="(%1)"/>
      <w:lvlJc w:val="left"/>
      <w:pPr>
        <w:ind w:left="720" w:hanging="360"/>
      </w:pPr>
      <w:rPr>
        <w:rFonts w:hint="default"/>
        <w:b/>
        <w:bCs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7480B44"/>
    <w:multiLevelType w:val="hybridMultilevel"/>
    <w:tmpl w:val="331641A2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07F087E"/>
    <w:multiLevelType w:val="hybridMultilevel"/>
    <w:tmpl w:val="E9842616"/>
    <w:lvl w:ilvl="0" w:tplc="CF5ECE6E">
      <w:start w:val="1"/>
      <w:numFmt w:val="decimal"/>
      <w:lvlText w:val="(%1)"/>
      <w:lvlJc w:val="left"/>
      <w:pPr>
        <w:ind w:left="720" w:hanging="360"/>
      </w:pPr>
      <w:rPr>
        <w:rFonts w:eastAsiaTheme="minorHAnsi"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16920B4"/>
    <w:multiLevelType w:val="hybridMultilevel"/>
    <w:tmpl w:val="800A875A"/>
    <w:lvl w:ilvl="0" w:tplc="A4921D2C">
      <w:numFmt w:val="bullet"/>
      <w:lvlText w:val="-"/>
      <w:lvlJc w:val="left"/>
      <w:pPr>
        <w:ind w:left="720" w:hanging="360"/>
      </w:pPr>
      <w:rPr>
        <w:rFonts w:ascii="Arial" w:eastAsiaTheme="minorEastAsia" w:hAnsi="Arial" w:cs="Arial" w:hint="default"/>
        <w:color w:val="auto"/>
        <w:sz w:val="20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8442199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4" w15:restartNumberingAfterBreak="0">
    <w:nsid w:val="550145A5"/>
    <w:multiLevelType w:val="hybridMultilevel"/>
    <w:tmpl w:val="15525874"/>
    <w:lvl w:ilvl="0" w:tplc="AFE0A6E4">
      <w:start w:val="2"/>
      <w:numFmt w:val="bullet"/>
      <w:lvlText w:val=""/>
      <w:lvlJc w:val="left"/>
      <w:pPr>
        <w:ind w:left="720" w:hanging="360"/>
      </w:pPr>
      <w:rPr>
        <w:rFonts w:ascii="Wingdings" w:eastAsiaTheme="minorEastAsia" w:hAnsi="Wingdings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5C06534"/>
    <w:multiLevelType w:val="hybridMultilevel"/>
    <w:tmpl w:val="7C5EAF88"/>
    <w:lvl w:ilvl="0" w:tplc="7DAEE114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8915201"/>
    <w:multiLevelType w:val="hybridMultilevel"/>
    <w:tmpl w:val="E96EE7E4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6C820496"/>
    <w:multiLevelType w:val="hybridMultilevel"/>
    <w:tmpl w:val="D286DD60"/>
    <w:lvl w:ilvl="0" w:tplc="04070015">
      <w:start w:val="1"/>
      <w:numFmt w:val="decimal"/>
      <w:lvlText w:val="(%1)"/>
      <w:lvlJc w:val="left"/>
      <w:pPr>
        <w:ind w:left="720" w:hanging="360"/>
      </w:pPr>
      <w:rPr>
        <w:rFonts w:eastAsia="Times New Roman"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70CA55CB"/>
    <w:multiLevelType w:val="hybridMultilevel"/>
    <w:tmpl w:val="44F849E2"/>
    <w:lvl w:ilvl="0" w:tplc="E9DC3D2A">
      <w:start w:val="1"/>
      <w:numFmt w:val="decimal"/>
      <w:lvlText w:val="%1."/>
      <w:lvlJc w:val="left"/>
      <w:pPr>
        <w:ind w:left="720" w:hanging="360"/>
      </w:pPr>
    </w:lvl>
    <w:lvl w:ilvl="1" w:tplc="E7B0DFD8">
      <w:start w:val="1"/>
      <w:numFmt w:val="decimal"/>
      <w:lvlText w:val="%2."/>
      <w:lvlJc w:val="left"/>
      <w:pPr>
        <w:ind w:left="720" w:hanging="360"/>
      </w:pPr>
    </w:lvl>
    <w:lvl w:ilvl="2" w:tplc="DDE89FAA">
      <w:start w:val="1"/>
      <w:numFmt w:val="decimal"/>
      <w:lvlText w:val="%3."/>
      <w:lvlJc w:val="left"/>
      <w:pPr>
        <w:ind w:left="720" w:hanging="360"/>
      </w:pPr>
    </w:lvl>
    <w:lvl w:ilvl="3" w:tplc="DE5C0482">
      <w:start w:val="1"/>
      <w:numFmt w:val="decimal"/>
      <w:lvlText w:val="%4."/>
      <w:lvlJc w:val="left"/>
      <w:pPr>
        <w:ind w:left="720" w:hanging="360"/>
      </w:pPr>
    </w:lvl>
    <w:lvl w:ilvl="4" w:tplc="61349D26">
      <w:start w:val="1"/>
      <w:numFmt w:val="decimal"/>
      <w:lvlText w:val="%5."/>
      <w:lvlJc w:val="left"/>
      <w:pPr>
        <w:ind w:left="720" w:hanging="360"/>
      </w:pPr>
    </w:lvl>
    <w:lvl w:ilvl="5" w:tplc="3956FA7A">
      <w:start w:val="1"/>
      <w:numFmt w:val="decimal"/>
      <w:lvlText w:val="%6."/>
      <w:lvlJc w:val="left"/>
      <w:pPr>
        <w:ind w:left="720" w:hanging="360"/>
      </w:pPr>
    </w:lvl>
    <w:lvl w:ilvl="6" w:tplc="D9ECD218">
      <w:start w:val="1"/>
      <w:numFmt w:val="decimal"/>
      <w:lvlText w:val="%7."/>
      <w:lvlJc w:val="left"/>
      <w:pPr>
        <w:ind w:left="720" w:hanging="360"/>
      </w:pPr>
    </w:lvl>
    <w:lvl w:ilvl="7" w:tplc="809C8580">
      <w:start w:val="1"/>
      <w:numFmt w:val="decimal"/>
      <w:lvlText w:val="%8."/>
      <w:lvlJc w:val="left"/>
      <w:pPr>
        <w:ind w:left="720" w:hanging="360"/>
      </w:pPr>
    </w:lvl>
    <w:lvl w:ilvl="8" w:tplc="175A34B6">
      <w:start w:val="1"/>
      <w:numFmt w:val="decimal"/>
      <w:lvlText w:val="%9."/>
      <w:lvlJc w:val="left"/>
      <w:pPr>
        <w:ind w:left="720" w:hanging="360"/>
      </w:pPr>
    </w:lvl>
  </w:abstractNum>
  <w:abstractNum w:abstractNumId="19" w15:restartNumberingAfterBreak="0">
    <w:nsid w:val="786C0CF3"/>
    <w:multiLevelType w:val="hybridMultilevel"/>
    <w:tmpl w:val="3D1E1832"/>
    <w:lvl w:ilvl="0" w:tplc="CCDA687E">
      <w:start w:val="1"/>
      <w:numFmt w:val="decimal"/>
      <w:lvlText w:val="(%1)"/>
      <w:lvlJc w:val="left"/>
      <w:pPr>
        <w:ind w:left="720" w:hanging="360"/>
      </w:pPr>
      <w:rPr>
        <w:rFonts w:eastAsiaTheme="minorHAnsi"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378551394">
    <w:abstractNumId w:val="7"/>
  </w:num>
  <w:num w:numId="2" w16cid:durableId="865681540">
    <w:abstractNumId w:val="13"/>
  </w:num>
  <w:num w:numId="3" w16cid:durableId="998581759">
    <w:abstractNumId w:val="2"/>
  </w:num>
  <w:num w:numId="4" w16cid:durableId="918631954">
    <w:abstractNumId w:val="9"/>
  </w:num>
  <w:num w:numId="5" w16cid:durableId="410811562">
    <w:abstractNumId w:val="10"/>
  </w:num>
  <w:num w:numId="6" w16cid:durableId="1590652963">
    <w:abstractNumId w:val="16"/>
  </w:num>
  <w:num w:numId="7" w16cid:durableId="1887060498">
    <w:abstractNumId w:val="11"/>
  </w:num>
  <w:num w:numId="8" w16cid:durableId="1825929468">
    <w:abstractNumId w:val="19"/>
  </w:num>
  <w:num w:numId="9" w16cid:durableId="771587724">
    <w:abstractNumId w:val="1"/>
  </w:num>
  <w:num w:numId="10" w16cid:durableId="470707759">
    <w:abstractNumId w:val="3"/>
  </w:num>
  <w:num w:numId="11" w16cid:durableId="1288582405">
    <w:abstractNumId w:val="17"/>
  </w:num>
  <w:num w:numId="12" w16cid:durableId="1313867248">
    <w:abstractNumId w:val="5"/>
  </w:num>
  <w:num w:numId="13" w16cid:durableId="2099279862">
    <w:abstractNumId w:val="14"/>
  </w:num>
  <w:num w:numId="14" w16cid:durableId="2118527347">
    <w:abstractNumId w:val="6"/>
  </w:num>
  <w:num w:numId="15" w16cid:durableId="1537809487">
    <w:abstractNumId w:val="12"/>
  </w:num>
  <w:num w:numId="16" w16cid:durableId="1833138541">
    <w:abstractNumId w:val="4"/>
  </w:num>
  <w:num w:numId="17" w16cid:durableId="1820002448">
    <w:abstractNumId w:val="0"/>
  </w:num>
  <w:num w:numId="18" w16cid:durableId="415635391">
    <w:abstractNumId w:val="15"/>
  </w:num>
  <w:num w:numId="19" w16cid:durableId="1153983537">
    <w:abstractNumId w:val="8"/>
  </w:num>
  <w:num w:numId="20" w16cid:durableId="1343823495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90"/>
  <w:activeWritingStyle w:appName="MSWord" w:lang="de-DE" w:vendorID="64" w:dllVersion="6" w:nlCheck="1" w:checkStyle="0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4096" w:nlCheck="1" w:checkStyle="0"/>
  <w:activeWritingStyle w:appName="MSWord" w:lang="de-DE" w:vendorID="64" w:dllVersion="4096" w:nlCheck="1" w:checkStyle="0"/>
  <w:activeWritingStyle w:appName="MSWord" w:lang="en-GB" w:vendorID="64" w:dllVersion="4096" w:nlCheck="1" w:checkStyle="0"/>
  <w:activeWritingStyle w:appName="MSWord" w:lang="en-GB" w:vendorID="64" w:dllVersion="0" w:nlCheck="1" w:checkStyle="0"/>
  <w:activeWritingStyle w:appName="MSWord" w:lang="de-DE" w:vendorID="64" w:dllVersion="0" w:nlCheck="1" w:checkStyle="0"/>
  <w:activeWritingStyle w:appName="MSWord" w:lang="en-US" w:vendorID="64" w:dllVersion="0" w:nlCheck="1" w:checkStyle="0"/>
  <w:proofState w:spelling="clean" w:grammar="clean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ellular Molec Gastroent Hepato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ppe2ewsb5afp1ez5zr52p9zeeza9evtzsxw&quot;&gt;HFD DDR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/record-ids&gt;&lt;/item&gt;&lt;/Libraries&gt;"/>
  </w:docVars>
  <w:rsids>
    <w:rsidRoot w:val="00872D2A"/>
    <w:rsid w:val="00000BF3"/>
    <w:rsid w:val="000010E2"/>
    <w:rsid w:val="00002D1C"/>
    <w:rsid w:val="00002EA6"/>
    <w:rsid w:val="00003252"/>
    <w:rsid w:val="000035DD"/>
    <w:rsid w:val="000036EE"/>
    <w:rsid w:val="00003BA3"/>
    <w:rsid w:val="0000455C"/>
    <w:rsid w:val="00004848"/>
    <w:rsid w:val="00004A1D"/>
    <w:rsid w:val="00005028"/>
    <w:rsid w:val="0000524A"/>
    <w:rsid w:val="00005A42"/>
    <w:rsid w:val="00005C2B"/>
    <w:rsid w:val="00005DEF"/>
    <w:rsid w:val="000060AF"/>
    <w:rsid w:val="000066A1"/>
    <w:rsid w:val="00006C04"/>
    <w:rsid w:val="00006D65"/>
    <w:rsid w:val="000074BF"/>
    <w:rsid w:val="00007913"/>
    <w:rsid w:val="00007C15"/>
    <w:rsid w:val="00012123"/>
    <w:rsid w:val="0001334C"/>
    <w:rsid w:val="00013558"/>
    <w:rsid w:val="00013C65"/>
    <w:rsid w:val="00013CCD"/>
    <w:rsid w:val="00013F16"/>
    <w:rsid w:val="00014437"/>
    <w:rsid w:val="0001446A"/>
    <w:rsid w:val="00015630"/>
    <w:rsid w:val="00016385"/>
    <w:rsid w:val="000178A2"/>
    <w:rsid w:val="000205BE"/>
    <w:rsid w:val="000214D8"/>
    <w:rsid w:val="00021F76"/>
    <w:rsid w:val="000224D5"/>
    <w:rsid w:val="00022EF9"/>
    <w:rsid w:val="00023896"/>
    <w:rsid w:val="00023D45"/>
    <w:rsid w:val="000240D1"/>
    <w:rsid w:val="000253FA"/>
    <w:rsid w:val="00025FE4"/>
    <w:rsid w:val="0002600B"/>
    <w:rsid w:val="000279D9"/>
    <w:rsid w:val="00027C01"/>
    <w:rsid w:val="00030BCB"/>
    <w:rsid w:val="000337CB"/>
    <w:rsid w:val="00034622"/>
    <w:rsid w:val="000347ED"/>
    <w:rsid w:val="00034B5D"/>
    <w:rsid w:val="0003562B"/>
    <w:rsid w:val="00035702"/>
    <w:rsid w:val="0003658C"/>
    <w:rsid w:val="000368C2"/>
    <w:rsid w:val="00036FCA"/>
    <w:rsid w:val="000400D5"/>
    <w:rsid w:val="00041959"/>
    <w:rsid w:val="00041A87"/>
    <w:rsid w:val="00041ADF"/>
    <w:rsid w:val="00041CDD"/>
    <w:rsid w:val="000422A3"/>
    <w:rsid w:val="00042409"/>
    <w:rsid w:val="00042B5F"/>
    <w:rsid w:val="00043600"/>
    <w:rsid w:val="00043AF6"/>
    <w:rsid w:val="00043EB5"/>
    <w:rsid w:val="0004520A"/>
    <w:rsid w:val="00045741"/>
    <w:rsid w:val="00045EBA"/>
    <w:rsid w:val="00046337"/>
    <w:rsid w:val="0004769A"/>
    <w:rsid w:val="0005167D"/>
    <w:rsid w:val="000523D0"/>
    <w:rsid w:val="000527A1"/>
    <w:rsid w:val="00052A17"/>
    <w:rsid w:val="00052F32"/>
    <w:rsid w:val="00053044"/>
    <w:rsid w:val="0005320B"/>
    <w:rsid w:val="0005369C"/>
    <w:rsid w:val="00053A04"/>
    <w:rsid w:val="000543DB"/>
    <w:rsid w:val="00054A27"/>
    <w:rsid w:val="00057FB6"/>
    <w:rsid w:val="0006011C"/>
    <w:rsid w:val="0006012B"/>
    <w:rsid w:val="00062646"/>
    <w:rsid w:val="00063D70"/>
    <w:rsid w:val="00064CD4"/>
    <w:rsid w:val="00065516"/>
    <w:rsid w:val="000659A4"/>
    <w:rsid w:val="00065E54"/>
    <w:rsid w:val="00067174"/>
    <w:rsid w:val="00067C0C"/>
    <w:rsid w:val="00070579"/>
    <w:rsid w:val="00070799"/>
    <w:rsid w:val="0007088F"/>
    <w:rsid w:val="00070F57"/>
    <w:rsid w:val="00071656"/>
    <w:rsid w:val="000718A5"/>
    <w:rsid w:val="00071B11"/>
    <w:rsid w:val="000723AE"/>
    <w:rsid w:val="00072A3A"/>
    <w:rsid w:val="00073D86"/>
    <w:rsid w:val="00074CD1"/>
    <w:rsid w:val="00076FFD"/>
    <w:rsid w:val="00077E2A"/>
    <w:rsid w:val="00080C6D"/>
    <w:rsid w:val="00082A06"/>
    <w:rsid w:val="00084188"/>
    <w:rsid w:val="000854B9"/>
    <w:rsid w:val="00086B90"/>
    <w:rsid w:val="000905F8"/>
    <w:rsid w:val="00090DE2"/>
    <w:rsid w:val="000913E9"/>
    <w:rsid w:val="00091B7B"/>
    <w:rsid w:val="00091E19"/>
    <w:rsid w:val="00092A02"/>
    <w:rsid w:val="00092D47"/>
    <w:rsid w:val="00094004"/>
    <w:rsid w:val="00096221"/>
    <w:rsid w:val="0009642A"/>
    <w:rsid w:val="00096587"/>
    <w:rsid w:val="0009690A"/>
    <w:rsid w:val="0009753B"/>
    <w:rsid w:val="00097560"/>
    <w:rsid w:val="00097E1F"/>
    <w:rsid w:val="000A001C"/>
    <w:rsid w:val="000A0EC2"/>
    <w:rsid w:val="000A1984"/>
    <w:rsid w:val="000A2400"/>
    <w:rsid w:val="000A2A13"/>
    <w:rsid w:val="000A3F4C"/>
    <w:rsid w:val="000A3F7C"/>
    <w:rsid w:val="000A4440"/>
    <w:rsid w:val="000A447B"/>
    <w:rsid w:val="000A6A7E"/>
    <w:rsid w:val="000B01A9"/>
    <w:rsid w:val="000B090D"/>
    <w:rsid w:val="000B0AAC"/>
    <w:rsid w:val="000B0D29"/>
    <w:rsid w:val="000B2459"/>
    <w:rsid w:val="000B31B1"/>
    <w:rsid w:val="000B35C8"/>
    <w:rsid w:val="000B3D57"/>
    <w:rsid w:val="000B3E5E"/>
    <w:rsid w:val="000B4C5E"/>
    <w:rsid w:val="000B505F"/>
    <w:rsid w:val="000B6036"/>
    <w:rsid w:val="000B610B"/>
    <w:rsid w:val="000B72C1"/>
    <w:rsid w:val="000B77DB"/>
    <w:rsid w:val="000B7A2B"/>
    <w:rsid w:val="000C1094"/>
    <w:rsid w:val="000C1CDA"/>
    <w:rsid w:val="000C24D2"/>
    <w:rsid w:val="000C278D"/>
    <w:rsid w:val="000C3638"/>
    <w:rsid w:val="000C3862"/>
    <w:rsid w:val="000C6C1B"/>
    <w:rsid w:val="000C75E0"/>
    <w:rsid w:val="000C7F45"/>
    <w:rsid w:val="000D2A04"/>
    <w:rsid w:val="000D2A7C"/>
    <w:rsid w:val="000D2B7E"/>
    <w:rsid w:val="000D3152"/>
    <w:rsid w:val="000D31B5"/>
    <w:rsid w:val="000D3B3E"/>
    <w:rsid w:val="000D3E2B"/>
    <w:rsid w:val="000D485C"/>
    <w:rsid w:val="000D4BF1"/>
    <w:rsid w:val="000D4DC1"/>
    <w:rsid w:val="000D51DE"/>
    <w:rsid w:val="000D70CE"/>
    <w:rsid w:val="000D7330"/>
    <w:rsid w:val="000D7691"/>
    <w:rsid w:val="000E01D6"/>
    <w:rsid w:val="000E0E0E"/>
    <w:rsid w:val="000E1271"/>
    <w:rsid w:val="000E1B2A"/>
    <w:rsid w:val="000E2B1D"/>
    <w:rsid w:val="000E2CDC"/>
    <w:rsid w:val="000E4C92"/>
    <w:rsid w:val="000E61C8"/>
    <w:rsid w:val="000E6B0B"/>
    <w:rsid w:val="000E7218"/>
    <w:rsid w:val="000E72A0"/>
    <w:rsid w:val="000F0252"/>
    <w:rsid w:val="000F095D"/>
    <w:rsid w:val="000F10B8"/>
    <w:rsid w:val="000F3567"/>
    <w:rsid w:val="000F3C2F"/>
    <w:rsid w:val="000F3F16"/>
    <w:rsid w:val="000F3FA4"/>
    <w:rsid w:val="000F4242"/>
    <w:rsid w:val="000F4431"/>
    <w:rsid w:val="000F4A21"/>
    <w:rsid w:val="000F4DFB"/>
    <w:rsid w:val="000F5935"/>
    <w:rsid w:val="000F6255"/>
    <w:rsid w:val="000F6560"/>
    <w:rsid w:val="000F6DBF"/>
    <w:rsid w:val="000F6E15"/>
    <w:rsid w:val="000F6E4C"/>
    <w:rsid w:val="000F7A29"/>
    <w:rsid w:val="000F7D8F"/>
    <w:rsid w:val="00100878"/>
    <w:rsid w:val="00101DB1"/>
    <w:rsid w:val="001023CA"/>
    <w:rsid w:val="001024B2"/>
    <w:rsid w:val="00102532"/>
    <w:rsid w:val="00102562"/>
    <w:rsid w:val="00102B15"/>
    <w:rsid w:val="001034AD"/>
    <w:rsid w:val="00104150"/>
    <w:rsid w:val="00104ED8"/>
    <w:rsid w:val="00105149"/>
    <w:rsid w:val="00105449"/>
    <w:rsid w:val="00105BFB"/>
    <w:rsid w:val="001062F4"/>
    <w:rsid w:val="00106E3A"/>
    <w:rsid w:val="00107AAE"/>
    <w:rsid w:val="0011080E"/>
    <w:rsid w:val="00110BE6"/>
    <w:rsid w:val="00110D49"/>
    <w:rsid w:val="00111A5B"/>
    <w:rsid w:val="00112A57"/>
    <w:rsid w:val="00112C65"/>
    <w:rsid w:val="001134DD"/>
    <w:rsid w:val="0011364F"/>
    <w:rsid w:val="00113C72"/>
    <w:rsid w:val="00114297"/>
    <w:rsid w:val="00114721"/>
    <w:rsid w:val="0011554A"/>
    <w:rsid w:val="001165C9"/>
    <w:rsid w:val="001166EA"/>
    <w:rsid w:val="00116AB9"/>
    <w:rsid w:val="00116CE6"/>
    <w:rsid w:val="00116D3E"/>
    <w:rsid w:val="001173E9"/>
    <w:rsid w:val="0011796C"/>
    <w:rsid w:val="00120D13"/>
    <w:rsid w:val="00122CC1"/>
    <w:rsid w:val="001238ED"/>
    <w:rsid w:val="00123C05"/>
    <w:rsid w:val="00124D0E"/>
    <w:rsid w:val="00125892"/>
    <w:rsid w:val="00130A94"/>
    <w:rsid w:val="00130BA5"/>
    <w:rsid w:val="00130CB1"/>
    <w:rsid w:val="00132540"/>
    <w:rsid w:val="001329CD"/>
    <w:rsid w:val="00133118"/>
    <w:rsid w:val="00133B21"/>
    <w:rsid w:val="00135035"/>
    <w:rsid w:val="00135300"/>
    <w:rsid w:val="001353BD"/>
    <w:rsid w:val="00136867"/>
    <w:rsid w:val="00136AFD"/>
    <w:rsid w:val="00136ED9"/>
    <w:rsid w:val="001371D1"/>
    <w:rsid w:val="0013759C"/>
    <w:rsid w:val="00137E92"/>
    <w:rsid w:val="00137FA5"/>
    <w:rsid w:val="001402B6"/>
    <w:rsid w:val="0014034E"/>
    <w:rsid w:val="00140910"/>
    <w:rsid w:val="0014186D"/>
    <w:rsid w:val="00143690"/>
    <w:rsid w:val="00144941"/>
    <w:rsid w:val="00144A49"/>
    <w:rsid w:val="00144A70"/>
    <w:rsid w:val="001457EC"/>
    <w:rsid w:val="00150D64"/>
    <w:rsid w:val="0015190D"/>
    <w:rsid w:val="001521CF"/>
    <w:rsid w:val="0015291C"/>
    <w:rsid w:val="00152B22"/>
    <w:rsid w:val="0015375F"/>
    <w:rsid w:val="001539B8"/>
    <w:rsid w:val="00153B50"/>
    <w:rsid w:val="00155103"/>
    <w:rsid w:val="00156544"/>
    <w:rsid w:val="00156F1D"/>
    <w:rsid w:val="001573C4"/>
    <w:rsid w:val="00157443"/>
    <w:rsid w:val="00162526"/>
    <w:rsid w:val="001627DE"/>
    <w:rsid w:val="00162957"/>
    <w:rsid w:val="001632DA"/>
    <w:rsid w:val="001635D7"/>
    <w:rsid w:val="00164429"/>
    <w:rsid w:val="00166AF1"/>
    <w:rsid w:val="00167808"/>
    <w:rsid w:val="00170CBE"/>
    <w:rsid w:val="00171D5C"/>
    <w:rsid w:val="00172128"/>
    <w:rsid w:val="00173216"/>
    <w:rsid w:val="0017322D"/>
    <w:rsid w:val="00173DF2"/>
    <w:rsid w:val="00174078"/>
    <w:rsid w:val="00174557"/>
    <w:rsid w:val="001749D2"/>
    <w:rsid w:val="001753C2"/>
    <w:rsid w:val="00175C76"/>
    <w:rsid w:val="00176128"/>
    <w:rsid w:val="00176354"/>
    <w:rsid w:val="00176446"/>
    <w:rsid w:val="00176F70"/>
    <w:rsid w:val="00177CD2"/>
    <w:rsid w:val="00181005"/>
    <w:rsid w:val="001811F9"/>
    <w:rsid w:val="00181DF1"/>
    <w:rsid w:val="001833E8"/>
    <w:rsid w:val="001835DA"/>
    <w:rsid w:val="001838D2"/>
    <w:rsid w:val="00183AE7"/>
    <w:rsid w:val="00184357"/>
    <w:rsid w:val="00184AEB"/>
    <w:rsid w:val="00186180"/>
    <w:rsid w:val="00186B5D"/>
    <w:rsid w:val="0019011E"/>
    <w:rsid w:val="001901F3"/>
    <w:rsid w:val="001902C6"/>
    <w:rsid w:val="00190F67"/>
    <w:rsid w:val="00190F9C"/>
    <w:rsid w:val="001910F7"/>
    <w:rsid w:val="0019147B"/>
    <w:rsid w:val="0019199A"/>
    <w:rsid w:val="00191B05"/>
    <w:rsid w:val="00194799"/>
    <w:rsid w:val="001951BA"/>
    <w:rsid w:val="00195669"/>
    <w:rsid w:val="001961D7"/>
    <w:rsid w:val="001A0316"/>
    <w:rsid w:val="001A1CAB"/>
    <w:rsid w:val="001A372F"/>
    <w:rsid w:val="001A584F"/>
    <w:rsid w:val="001A6099"/>
    <w:rsid w:val="001A7478"/>
    <w:rsid w:val="001A75AB"/>
    <w:rsid w:val="001A7D27"/>
    <w:rsid w:val="001A7E9F"/>
    <w:rsid w:val="001A7F4C"/>
    <w:rsid w:val="001B0D73"/>
    <w:rsid w:val="001B1AF6"/>
    <w:rsid w:val="001B4D23"/>
    <w:rsid w:val="001B5387"/>
    <w:rsid w:val="001B793E"/>
    <w:rsid w:val="001C075C"/>
    <w:rsid w:val="001C12C1"/>
    <w:rsid w:val="001C208B"/>
    <w:rsid w:val="001C3CBD"/>
    <w:rsid w:val="001C3EF2"/>
    <w:rsid w:val="001C40B0"/>
    <w:rsid w:val="001C4B09"/>
    <w:rsid w:val="001C4F24"/>
    <w:rsid w:val="001C601D"/>
    <w:rsid w:val="001C61F5"/>
    <w:rsid w:val="001C6F44"/>
    <w:rsid w:val="001C7B0A"/>
    <w:rsid w:val="001D08EE"/>
    <w:rsid w:val="001D184B"/>
    <w:rsid w:val="001D1F97"/>
    <w:rsid w:val="001D226F"/>
    <w:rsid w:val="001D2CC5"/>
    <w:rsid w:val="001D3101"/>
    <w:rsid w:val="001D31E2"/>
    <w:rsid w:val="001D427B"/>
    <w:rsid w:val="001D4BE7"/>
    <w:rsid w:val="001D72C8"/>
    <w:rsid w:val="001E061A"/>
    <w:rsid w:val="001E1207"/>
    <w:rsid w:val="001E1A78"/>
    <w:rsid w:val="001E1F56"/>
    <w:rsid w:val="001E2371"/>
    <w:rsid w:val="001E2DAD"/>
    <w:rsid w:val="001E43A5"/>
    <w:rsid w:val="001E4A60"/>
    <w:rsid w:val="001E62AB"/>
    <w:rsid w:val="001E6C8B"/>
    <w:rsid w:val="001E7B83"/>
    <w:rsid w:val="001F0BD2"/>
    <w:rsid w:val="001F13B6"/>
    <w:rsid w:val="001F344D"/>
    <w:rsid w:val="001F399E"/>
    <w:rsid w:val="001F3CD1"/>
    <w:rsid w:val="001F49FF"/>
    <w:rsid w:val="001F51E3"/>
    <w:rsid w:val="001F54B5"/>
    <w:rsid w:val="001F5805"/>
    <w:rsid w:val="001F672D"/>
    <w:rsid w:val="001F69A2"/>
    <w:rsid w:val="001F6B73"/>
    <w:rsid w:val="001F731D"/>
    <w:rsid w:val="001F78D8"/>
    <w:rsid w:val="00200C14"/>
    <w:rsid w:val="00201915"/>
    <w:rsid w:val="002028A1"/>
    <w:rsid w:val="00202E78"/>
    <w:rsid w:val="00203C0B"/>
    <w:rsid w:val="002044DC"/>
    <w:rsid w:val="002047AB"/>
    <w:rsid w:val="00204A4A"/>
    <w:rsid w:val="00204A87"/>
    <w:rsid w:val="00205518"/>
    <w:rsid w:val="00205F85"/>
    <w:rsid w:val="002061F0"/>
    <w:rsid w:val="002063B0"/>
    <w:rsid w:val="002066EA"/>
    <w:rsid w:val="0020727B"/>
    <w:rsid w:val="0020763B"/>
    <w:rsid w:val="002076C7"/>
    <w:rsid w:val="0021142C"/>
    <w:rsid w:val="00211777"/>
    <w:rsid w:val="00211E4E"/>
    <w:rsid w:val="00212371"/>
    <w:rsid w:val="00213390"/>
    <w:rsid w:val="002133AE"/>
    <w:rsid w:val="002135FD"/>
    <w:rsid w:val="00215655"/>
    <w:rsid w:val="00215935"/>
    <w:rsid w:val="00215B34"/>
    <w:rsid w:val="002172EF"/>
    <w:rsid w:val="00217378"/>
    <w:rsid w:val="00220515"/>
    <w:rsid w:val="002205FD"/>
    <w:rsid w:val="00221388"/>
    <w:rsid w:val="0022288A"/>
    <w:rsid w:val="00222DA2"/>
    <w:rsid w:val="00223106"/>
    <w:rsid w:val="0022396D"/>
    <w:rsid w:val="00223C23"/>
    <w:rsid w:val="00223FC0"/>
    <w:rsid w:val="00225174"/>
    <w:rsid w:val="00225663"/>
    <w:rsid w:val="00226F36"/>
    <w:rsid w:val="00226F5D"/>
    <w:rsid w:val="002272B4"/>
    <w:rsid w:val="00227486"/>
    <w:rsid w:val="00227DB5"/>
    <w:rsid w:val="002309B6"/>
    <w:rsid w:val="0023295A"/>
    <w:rsid w:val="00233E33"/>
    <w:rsid w:val="0023479B"/>
    <w:rsid w:val="00234E0F"/>
    <w:rsid w:val="00235B5C"/>
    <w:rsid w:val="002360D5"/>
    <w:rsid w:val="002367C4"/>
    <w:rsid w:val="002368EC"/>
    <w:rsid w:val="002372B3"/>
    <w:rsid w:val="00241E9F"/>
    <w:rsid w:val="002429FD"/>
    <w:rsid w:val="00242DA0"/>
    <w:rsid w:val="00242F54"/>
    <w:rsid w:val="00243481"/>
    <w:rsid w:val="00243A04"/>
    <w:rsid w:val="00243BC9"/>
    <w:rsid w:val="002441B1"/>
    <w:rsid w:val="002445D5"/>
    <w:rsid w:val="002448A3"/>
    <w:rsid w:val="00246447"/>
    <w:rsid w:val="002465F5"/>
    <w:rsid w:val="00247000"/>
    <w:rsid w:val="00247D82"/>
    <w:rsid w:val="00250597"/>
    <w:rsid w:val="0025077F"/>
    <w:rsid w:val="002507F0"/>
    <w:rsid w:val="002516A5"/>
    <w:rsid w:val="00251D34"/>
    <w:rsid w:val="00253141"/>
    <w:rsid w:val="00253DFB"/>
    <w:rsid w:val="00253E24"/>
    <w:rsid w:val="00254246"/>
    <w:rsid w:val="00254A4C"/>
    <w:rsid w:val="00256DAA"/>
    <w:rsid w:val="002576A1"/>
    <w:rsid w:val="00260264"/>
    <w:rsid w:val="0026121D"/>
    <w:rsid w:val="00261517"/>
    <w:rsid w:val="002617D0"/>
    <w:rsid w:val="00262A78"/>
    <w:rsid w:val="00262C36"/>
    <w:rsid w:val="0026315B"/>
    <w:rsid w:val="00264452"/>
    <w:rsid w:val="002645E7"/>
    <w:rsid w:val="002647B9"/>
    <w:rsid w:val="002650D3"/>
    <w:rsid w:val="002661D4"/>
    <w:rsid w:val="0027050D"/>
    <w:rsid w:val="0027143E"/>
    <w:rsid w:val="00271E09"/>
    <w:rsid w:val="00271E72"/>
    <w:rsid w:val="00272BF5"/>
    <w:rsid w:val="00273088"/>
    <w:rsid w:val="002730D0"/>
    <w:rsid w:val="00273770"/>
    <w:rsid w:val="002738C7"/>
    <w:rsid w:val="00273DF7"/>
    <w:rsid w:val="002740F0"/>
    <w:rsid w:val="00274BC6"/>
    <w:rsid w:val="00274F61"/>
    <w:rsid w:val="0027728B"/>
    <w:rsid w:val="00277692"/>
    <w:rsid w:val="00280F53"/>
    <w:rsid w:val="0028169B"/>
    <w:rsid w:val="00282524"/>
    <w:rsid w:val="0028252E"/>
    <w:rsid w:val="00283D96"/>
    <w:rsid w:val="002852CD"/>
    <w:rsid w:val="0028618A"/>
    <w:rsid w:val="002867BB"/>
    <w:rsid w:val="00287665"/>
    <w:rsid w:val="00290DAB"/>
    <w:rsid w:val="002927DF"/>
    <w:rsid w:val="00292892"/>
    <w:rsid w:val="0029492B"/>
    <w:rsid w:val="00295451"/>
    <w:rsid w:val="00296D27"/>
    <w:rsid w:val="00296DCE"/>
    <w:rsid w:val="00297214"/>
    <w:rsid w:val="0029735C"/>
    <w:rsid w:val="00297859"/>
    <w:rsid w:val="00297940"/>
    <w:rsid w:val="002A24B2"/>
    <w:rsid w:val="002A2759"/>
    <w:rsid w:val="002A2CD1"/>
    <w:rsid w:val="002A3058"/>
    <w:rsid w:val="002A39D6"/>
    <w:rsid w:val="002A3C2B"/>
    <w:rsid w:val="002A3E8C"/>
    <w:rsid w:val="002A4DDD"/>
    <w:rsid w:val="002A5528"/>
    <w:rsid w:val="002A677E"/>
    <w:rsid w:val="002A731E"/>
    <w:rsid w:val="002B022E"/>
    <w:rsid w:val="002B0AC8"/>
    <w:rsid w:val="002B1392"/>
    <w:rsid w:val="002B13CC"/>
    <w:rsid w:val="002B24D0"/>
    <w:rsid w:val="002B3BFD"/>
    <w:rsid w:val="002B466F"/>
    <w:rsid w:val="002B47B2"/>
    <w:rsid w:val="002B4B98"/>
    <w:rsid w:val="002B4BD9"/>
    <w:rsid w:val="002B54C8"/>
    <w:rsid w:val="002B56A4"/>
    <w:rsid w:val="002B5C50"/>
    <w:rsid w:val="002B5FD5"/>
    <w:rsid w:val="002B6D5B"/>
    <w:rsid w:val="002B7E74"/>
    <w:rsid w:val="002C0B9B"/>
    <w:rsid w:val="002C1616"/>
    <w:rsid w:val="002C18DD"/>
    <w:rsid w:val="002C1A57"/>
    <w:rsid w:val="002C309B"/>
    <w:rsid w:val="002C562E"/>
    <w:rsid w:val="002C5FF7"/>
    <w:rsid w:val="002C6733"/>
    <w:rsid w:val="002C70F3"/>
    <w:rsid w:val="002C79DB"/>
    <w:rsid w:val="002C7B47"/>
    <w:rsid w:val="002D0F67"/>
    <w:rsid w:val="002D32BD"/>
    <w:rsid w:val="002D3AE0"/>
    <w:rsid w:val="002D3E0D"/>
    <w:rsid w:val="002D461E"/>
    <w:rsid w:val="002D61DC"/>
    <w:rsid w:val="002E121C"/>
    <w:rsid w:val="002E1421"/>
    <w:rsid w:val="002E3CD1"/>
    <w:rsid w:val="002E4315"/>
    <w:rsid w:val="002E4BCB"/>
    <w:rsid w:val="002E5CDE"/>
    <w:rsid w:val="002E5DBD"/>
    <w:rsid w:val="002E6559"/>
    <w:rsid w:val="002E6913"/>
    <w:rsid w:val="002E70B8"/>
    <w:rsid w:val="002E7F45"/>
    <w:rsid w:val="002F08F6"/>
    <w:rsid w:val="002F15D8"/>
    <w:rsid w:val="002F2780"/>
    <w:rsid w:val="002F30A0"/>
    <w:rsid w:val="002F4015"/>
    <w:rsid w:val="002F42CD"/>
    <w:rsid w:val="002F5104"/>
    <w:rsid w:val="002F54A6"/>
    <w:rsid w:val="002F6DA0"/>
    <w:rsid w:val="002F6DE8"/>
    <w:rsid w:val="002F72C7"/>
    <w:rsid w:val="002F77B8"/>
    <w:rsid w:val="003014FE"/>
    <w:rsid w:val="003017E5"/>
    <w:rsid w:val="00302597"/>
    <w:rsid w:val="00302BAF"/>
    <w:rsid w:val="00303840"/>
    <w:rsid w:val="003038ED"/>
    <w:rsid w:val="00303E60"/>
    <w:rsid w:val="00304406"/>
    <w:rsid w:val="003046A8"/>
    <w:rsid w:val="0030512C"/>
    <w:rsid w:val="00306942"/>
    <w:rsid w:val="00307405"/>
    <w:rsid w:val="00307682"/>
    <w:rsid w:val="00307AF6"/>
    <w:rsid w:val="00310A05"/>
    <w:rsid w:val="00310EC6"/>
    <w:rsid w:val="003111FF"/>
    <w:rsid w:val="003120D0"/>
    <w:rsid w:val="00312300"/>
    <w:rsid w:val="00312D64"/>
    <w:rsid w:val="00313F4B"/>
    <w:rsid w:val="00314256"/>
    <w:rsid w:val="0031428D"/>
    <w:rsid w:val="00314351"/>
    <w:rsid w:val="00314778"/>
    <w:rsid w:val="00314862"/>
    <w:rsid w:val="00314D18"/>
    <w:rsid w:val="0031555C"/>
    <w:rsid w:val="003158FC"/>
    <w:rsid w:val="003159F4"/>
    <w:rsid w:val="00316155"/>
    <w:rsid w:val="00316D3C"/>
    <w:rsid w:val="00316E24"/>
    <w:rsid w:val="003178E3"/>
    <w:rsid w:val="00321350"/>
    <w:rsid w:val="00321712"/>
    <w:rsid w:val="003219FE"/>
    <w:rsid w:val="003222DC"/>
    <w:rsid w:val="00322986"/>
    <w:rsid w:val="00323545"/>
    <w:rsid w:val="00323FAD"/>
    <w:rsid w:val="00324ED4"/>
    <w:rsid w:val="003251EF"/>
    <w:rsid w:val="0032624B"/>
    <w:rsid w:val="003318D0"/>
    <w:rsid w:val="0033315A"/>
    <w:rsid w:val="00334F88"/>
    <w:rsid w:val="00335420"/>
    <w:rsid w:val="00335936"/>
    <w:rsid w:val="003375BD"/>
    <w:rsid w:val="00337E46"/>
    <w:rsid w:val="003401A0"/>
    <w:rsid w:val="003415F7"/>
    <w:rsid w:val="00341CFB"/>
    <w:rsid w:val="00343754"/>
    <w:rsid w:val="0034553C"/>
    <w:rsid w:val="00347396"/>
    <w:rsid w:val="00347643"/>
    <w:rsid w:val="003479E8"/>
    <w:rsid w:val="00347DE7"/>
    <w:rsid w:val="003506B2"/>
    <w:rsid w:val="00350A6D"/>
    <w:rsid w:val="00351181"/>
    <w:rsid w:val="00351D1C"/>
    <w:rsid w:val="003533CB"/>
    <w:rsid w:val="0035372D"/>
    <w:rsid w:val="00354111"/>
    <w:rsid w:val="003565C7"/>
    <w:rsid w:val="00356E5D"/>
    <w:rsid w:val="00360CDA"/>
    <w:rsid w:val="0036244D"/>
    <w:rsid w:val="0036270A"/>
    <w:rsid w:val="00362F34"/>
    <w:rsid w:val="00363119"/>
    <w:rsid w:val="0036374B"/>
    <w:rsid w:val="00363DA5"/>
    <w:rsid w:val="0036638E"/>
    <w:rsid w:val="0036680C"/>
    <w:rsid w:val="0036707C"/>
    <w:rsid w:val="00367178"/>
    <w:rsid w:val="00367187"/>
    <w:rsid w:val="003672C3"/>
    <w:rsid w:val="0036756D"/>
    <w:rsid w:val="00367E38"/>
    <w:rsid w:val="0037069F"/>
    <w:rsid w:val="0037092C"/>
    <w:rsid w:val="003715BB"/>
    <w:rsid w:val="00372134"/>
    <w:rsid w:val="00372659"/>
    <w:rsid w:val="00372D8E"/>
    <w:rsid w:val="0037301F"/>
    <w:rsid w:val="00373064"/>
    <w:rsid w:val="00374B3C"/>
    <w:rsid w:val="00374D9C"/>
    <w:rsid w:val="003756B6"/>
    <w:rsid w:val="00380231"/>
    <w:rsid w:val="00381372"/>
    <w:rsid w:val="003816CD"/>
    <w:rsid w:val="00382D34"/>
    <w:rsid w:val="00384AEB"/>
    <w:rsid w:val="00384D10"/>
    <w:rsid w:val="00384ED4"/>
    <w:rsid w:val="0038529F"/>
    <w:rsid w:val="00385BC5"/>
    <w:rsid w:val="00385EA7"/>
    <w:rsid w:val="0038780A"/>
    <w:rsid w:val="003907BE"/>
    <w:rsid w:val="00390AD1"/>
    <w:rsid w:val="003912F5"/>
    <w:rsid w:val="0039230E"/>
    <w:rsid w:val="00393652"/>
    <w:rsid w:val="00393C3E"/>
    <w:rsid w:val="00394F8A"/>
    <w:rsid w:val="003951A0"/>
    <w:rsid w:val="0039554D"/>
    <w:rsid w:val="0039592F"/>
    <w:rsid w:val="0039630F"/>
    <w:rsid w:val="00396402"/>
    <w:rsid w:val="003968C0"/>
    <w:rsid w:val="00396F6C"/>
    <w:rsid w:val="00396F89"/>
    <w:rsid w:val="003A0FF6"/>
    <w:rsid w:val="003A1B25"/>
    <w:rsid w:val="003A1D0F"/>
    <w:rsid w:val="003A2235"/>
    <w:rsid w:val="003A22D0"/>
    <w:rsid w:val="003A347A"/>
    <w:rsid w:val="003A4AB0"/>
    <w:rsid w:val="003A4C11"/>
    <w:rsid w:val="003A523C"/>
    <w:rsid w:val="003A5D5E"/>
    <w:rsid w:val="003A6486"/>
    <w:rsid w:val="003A665A"/>
    <w:rsid w:val="003A66DD"/>
    <w:rsid w:val="003A67D1"/>
    <w:rsid w:val="003A7D07"/>
    <w:rsid w:val="003A7F82"/>
    <w:rsid w:val="003B02C4"/>
    <w:rsid w:val="003B078F"/>
    <w:rsid w:val="003B13F0"/>
    <w:rsid w:val="003B256C"/>
    <w:rsid w:val="003B2C49"/>
    <w:rsid w:val="003B3E80"/>
    <w:rsid w:val="003B54C1"/>
    <w:rsid w:val="003B59C3"/>
    <w:rsid w:val="003B656F"/>
    <w:rsid w:val="003B6938"/>
    <w:rsid w:val="003B7862"/>
    <w:rsid w:val="003C0051"/>
    <w:rsid w:val="003C0872"/>
    <w:rsid w:val="003C132A"/>
    <w:rsid w:val="003C1A9E"/>
    <w:rsid w:val="003C21FA"/>
    <w:rsid w:val="003C228C"/>
    <w:rsid w:val="003C2747"/>
    <w:rsid w:val="003C4EA8"/>
    <w:rsid w:val="003C59C8"/>
    <w:rsid w:val="003C7F7A"/>
    <w:rsid w:val="003D0747"/>
    <w:rsid w:val="003D0A68"/>
    <w:rsid w:val="003D13BE"/>
    <w:rsid w:val="003D2163"/>
    <w:rsid w:val="003D2374"/>
    <w:rsid w:val="003D2DC1"/>
    <w:rsid w:val="003D3425"/>
    <w:rsid w:val="003D3428"/>
    <w:rsid w:val="003D4720"/>
    <w:rsid w:val="003D4E39"/>
    <w:rsid w:val="003D5271"/>
    <w:rsid w:val="003D5564"/>
    <w:rsid w:val="003D58DA"/>
    <w:rsid w:val="003D5F5F"/>
    <w:rsid w:val="003D6D01"/>
    <w:rsid w:val="003D762F"/>
    <w:rsid w:val="003D7881"/>
    <w:rsid w:val="003D7EE1"/>
    <w:rsid w:val="003E057E"/>
    <w:rsid w:val="003E1AF7"/>
    <w:rsid w:val="003E2064"/>
    <w:rsid w:val="003E268C"/>
    <w:rsid w:val="003E2EF6"/>
    <w:rsid w:val="003E3475"/>
    <w:rsid w:val="003E352B"/>
    <w:rsid w:val="003E3C38"/>
    <w:rsid w:val="003E4063"/>
    <w:rsid w:val="003E4424"/>
    <w:rsid w:val="003E4D2B"/>
    <w:rsid w:val="003E678D"/>
    <w:rsid w:val="003E6AAD"/>
    <w:rsid w:val="003F124E"/>
    <w:rsid w:val="003F2155"/>
    <w:rsid w:val="003F256E"/>
    <w:rsid w:val="003F3765"/>
    <w:rsid w:val="003F3B36"/>
    <w:rsid w:val="003F3F86"/>
    <w:rsid w:val="003F408B"/>
    <w:rsid w:val="003F427C"/>
    <w:rsid w:val="003F436A"/>
    <w:rsid w:val="003F46C8"/>
    <w:rsid w:val="003F5828"/>
    <w:rsid w:val="003F6140"/>
    <w:rsid w:val="003F62F8"/>
    <w:rsid w:val="003F6BA9"/>
    <w:rsid w:val="003F6E08"/>
    <w:rsid w:val="003F7187"/>
    <w:rsid w:val="003F74DA"/>
    <w:rsid w:val="003F7506"/>
    <w:rsid w:val="00400867"/>
    <w:rsid w:val="00400C34"/>
    <w:rsid w:val="00401CFC"/>
    <w:rsid w:val="004026CF"/>
    <w:rsid w:val="00402842"/>
    <w:rsid w:val="004029E0"/>
    <w:rsid w:val="00403459"/>
    <w:rsid w:val="004039AC"/>
    <w:rsid w:val="00403A2D"/>
    <w:rsid w:val="00403CBC"/>
    <w:rsid w:val="00403EE1"/>
    <w:rsid w:val="00407430"/>
    <w:rsid w:val="00410CCC"/>
    <w:rsid w:val="004117E3"/>
    <w:rsid w:val="00411D40"/>
    <w:rsid w:val="00413D54"/>
    <w:rsid w:val="00413FB7"/>
    <w:rsid w:val="00415176"/>
    <w:rsid w:val="004153BB"/>
    <w:rsid w:val="00416978"/>
    <w:rsid w:val="00416E65"/>
    <w:rsid w:val="00417294"/>
    <w:rsid w:val="0042050F"/>
    <w:rsid w:val="00420623"/>
    <w:rsid w:val="00421DB5"/>
    <w:rsid w:val="004220DD"/>
    <w:rsid w:val="00423AEA"/>
    <w:rsid w:val="00424582"/>
    <w:rsid w:val="0042709D"/>
    <w:rsid w:val="00427950"/>
    <w:rsid w:val="00427C0C"/>
    <w:rsid w:val="004301DF"/>
    <w:rsid w:val="0043089A"/>
    <w:rsid w:val="00430F3B"/>
    <w:rsid w:val="00431448"/>
    <w:rsid w:val="00432D8C"/>
    <w:rsid w:val="00433EA4"/>
    <w:rsid w:val="00433F9A"/>
    <w:rsid w:val="00434147"/>
    <w:rsid w:val="00434173"/>
    <w:rsid w:val="00435233"/>
    <w:rsid w:val="00435ACC"/>
    <w:rsid w:val="00436C5A"/>
    <w:rsid w:val="0043702A"/>
    <w:rsid w:val="00437EF4"/>
    <w:rsid w:val="00440961"/>
    <w:rsid w:val="00441225"/>
    <w:rsid w:val="004415E1"/>
    <w:rsid w:val="0044164A"/>
    <w:rsid w:val="00441CB1"/>
    <w:rsid w:val="00441E80"/>
    <w:rsid w:val="00441E8A"/>
    <w:rsid w:val="004424A6"/>
    <w:rsid w:val="004426DC"/>
    <w:rsid w:val="004429CE"/>
    <w:rsid w:val="004436E8"/>
    <w:rsid w:val="0044374D"/>
    <w:rsid w:val="00443C0A"/>
    <w:rsid w:val="00444089"/>
    <w:rsid w:val="004442B2"/>
    <w:rsid w:val="00444340"/>
    <w:rsid w:val="00444D76"/>
    <w:rsid w:val="00444D7F"/>
    <w:rsid w:val="00445B4F"/>
    <w:rsid w:val="004462A7"/>
    <w:rsid w:val="00446683"/>
    <w:rsid w:val="00446F36"/>
    <w:rsid w:val="00446F59"/>
    <w:rsid w:val="00451644"/>
    <w:rsid w:val="00451B51"/>
    <w:rsid w:val="00451C3A"/>
    <w:rsid w:val="00452D93"/>
    <w:rsid w:val="004530EF"/>
    <w:rsid w:val="00453522"/>
    <w:rsid w:val="00454DA1"/>
    <w:rsid w:val="00455D6A"/>
    <w:rsid w:val="004561F2"/>
    <w:rsid w:val="00456ADB"/>
    <w:rsid w:val="00456CDD"/>
    <w:rsid w:val="00456E8B"/>
    <w:rsid w:val="00457559"/>
    <w:rsid w:val="00460A31"/>
    <w:rsid w:val="00461A44"/>
    <w:rsid w:val="00461B21"/>
    <w:rsid w:val="00461B80"/>
    <w:rsid w:val="00462B17"/>
    <w:rsid w:val="0046399E"/>
    <w:rsid w:val="00463FE7"/>
    <w:rsid w:val="00464231"/>
    <w:rsid w:val="004647B2"/>
    <w:rsid w:val="00464E7E"/>
    <w:rsid w:val="00465AAB"/>
    <w:rsid w:val="00465E57"/>
    <w:rsid w:val="00467DDB"/>
    <w:rsid w:val="00467F8D"/>
    <w:rsid w:val="0047012B"/>
    <w:rsid w:val="0047046E"/>
    <w:rsid w:val="0047171F"/>
    <w:rsid w:val="0047365A"/>
    <w:rsid w:val="00473C42"/>
    <w:rsid w:val="00473DDE"/>
    <w:rsid w:val="00474945"/>
    <w:rsid w:val="0047578B"/>
    <w:rsid w:val="00476F05"/>
    <w:rsid w:val="0047789B"/>
    <w:rsid w:val="00477B74"/>
    <w:rsid w:val="0048199B"/>
    <w:rsid w:val="00482BA3"/>
    <w:rsid w:val="00483C70"/>
    <w:rsid w:val="00484C53"/>
    <w:rsid w:val="00484D15"/>
    <w:rsid w:val="00486B20"/>
    <w:rsid w:val="00486B79"/>
    <w:rsid w:val="004877B3"/>
    <w:rsid w:val="00487BB4"/>
    <w:rsid w:val="004902CB"/>
    <w:rsid w:val="004905A3"/>
    <w:rsid w:val="004909D8"/>
    <w:rsid w:val="00491C4D"/>
    <w:rsid w:val="004931D3"/>
    <w:rsid w:val="004933C4"/>
    <w:rsid w:val="00493FA7"/>
    <w:rsid w:val="00494579"/>
    <w:rsid w:val="00494810"/>
    <w:rsid w:val="004948CB"/>
    <w:rsid w:val="004950AF"/>
    <w:rsid w:val="00495703"/>
    <w:rsid w:val="00495C1D"/>
    <w:rsid w:val="00497CEB"/>
    <w:rsid w:val="004A00AA"/>
    <w:rsid w:val="004A05A5"/>
    <w:rsid w:val="004A162D"/>
    <w:rsid w:val="004A1F7A"/>
    <w:rsid w:val="004A22BC"/>
    <w:rsid w:val="004A3777"/>
    <w:rsid w:val="004A558D"/>
    <w:rsid w:val="004A6EA3"/>
    <w:rsid w:val="004A7749"/>
    <w:rsid w:val="004A7841"/>
    <w:rsid w:val="004B04E0"/>
    <w:rsid w:val="004B13CB"/>
    <w:rsid w:val="004B1640"/>
    <w:rsid w:val="004B1BC8"/>
    <w:rsid w:val="004B285A"/>
    <w:rsid w:val="004B2A5C"/>
    <w:rsid w:val="004B2B32"/>
    <w:rsid w:val="004B3290"/>
    <w:rsid w:val="004B357F"/>
    <w:rsid w:val="004B36C1"/>
    <w:rsid w:val="004B4D37"/>
    <w:rsid w:val="004B629F"/>
    <w:rsid w:val="004B6C79"/>
    <w:rsid w:val="004B70F5"/>
    <w:rsid w:val="004B73CA"/>
    <w:rsid w:val="004C0916"/>
    <w:rsid w:val="004C0D9E"/>
    <w:rsid w:val="004C109F"/>
    <w:rsid w:val="004C30CF"/>
    <w:rsid w:val="004C45B8"/>
    <w:rsid w:val="004C4821"/>
    <w:rsid w:val="004C4F0B"/>
    <w:rsid w:val="004C52D1"/>
    <w:rsid w:val="004C53D6"/>
    <w:rsid w:val="004C584C"/>
    <w:rsid w:val="004C5917"/>
    <w:rsid w:val="004C5A61"/>
    <w:rsid w:val="004C5F22"/>
    <w:rsid w:val="004C613B"/>
    <w:rsid w:val="004C6A34"/>
    <w:rsid w:val="004C7972"/>
    <w:rsid w:val="004C7A61"/>
    <w:rsid w:val="004D0141"/>
    <w:rsid w:val="004D427C"/>
    <w:rsid w:val="004D4394"/>
    <w:rsid w:val="004D4B5F"/>
    <w:rsid w:val="004D6141"/>
    <w:rsid w:val="004E0394"/>
    <w:rsid w:val="004E03C3"/>
    <w:rsid w:val="004E0625"/>
    <w:rsid w:val="004E1751"/>
    <w:rsid w:val="004E1CE1"/>
    <w:rsid w:val="004E2021"/>
    <w:rsid w:val="004E2C05"/>
    <w:rsid w:val="004E4643"/>
    <w:rsid w:val="004E4A85"/>
    <w:rsid w:val="004E53F0"/>
    <w:rsid w:val="004E5695"/>
    <w:rsid w:val="004E5923"/>
    <w:rsid w:val="004E5D90"/>
    <w:rsid w:val="004E64DF"/>
    <w:rsid w:val="004E6FEB"/>
    <w:rsid w:val="004E7297"/>
    <w:rsid w:val="004E73DB"/>
    <w:rsid w:val="004E7791"/>
    <w:rsid w:val="004F0BD0"/>
    <w:rsid w:val="004F0BFC"/>
    <w:rsid w:val="004F1307"/>
    <w:rsid w:val="004F1FA3"/>
    <w:rsid w:val="004F22AD"/>
    <w:rsid w:val="004F2666"/>
    <w:rsid w:val="004F2D16"/>
    <w:rsid w:val="004F334E"/>
    <w:rsid w:val="004F41B8"/>
    <w:rsid w:val="004F493C"/>
    <w:rsid w:val="004F4F74"/>
    <w:rsid w:val="004F6443"/>
    <w:rsid w:val="004F67C6"/>
    <w:rsid w:val="004F7850"/>
    <w:rsid w:val="00500178"/>
    <w:rsid w:val="005006A6"/>
    <w:rsid w:val="00500CF4"/>
    <w:rsid w:val="0050139C"/>
    <w:rsid w:val="0050145B"/>
    <w:rsid w:val="00501CBB"/>
    <w:rsid w:val="00503663"/>
    <w:rsid w:val="005039F4"/>
    <w:rsid w:val="00504826"/>
    <w:rsid w:val="00505BDC"/>
    <w:rsid w:val="00505F86"/>
    <w:rsid w:val="005062E0"/>
    <w:rsid w:val="0050697A"/>
    <w:rsid w:val="00507CA8"/>
    <w:rsid w:val="00507F54"/>
    <w:rsid w:val="0051277F"/>
    <w:rsid w:val="00512946"/>
    <w:rsid w:val="00512F06"/>
    <w:rsid w:val="00513396"/>
    <w:rsid w:val="00513B6B"/>
    <w:rsid w:val="005143D2"/>
    <w:rsid w:val="00515D60"/>
    <w:rsid w:val="0051612A"/>
    <w:rsid w:val="005169E6"/>
    <w:rsid w:val="00517C70"/>
    <w:rsid w:val="00520398"/>
    <w:rsid w:val="005204F6"/>
    <w:rsid w:val="00521059"/>
    <w:rsid w:val="00522983"/>
    <w:rsid w:val="00522B8E"/>
    <w:rsid w:val="00522CB2"/>
    <w:rsid w:val="005234AF"/>
    <w:rsid w:val="005242B7"/>
    <w:rsid w:val="00524358"/>
    <w:rsid w:val="00524401"/>
    <w:rsid w:val="00524958"/>
    <w:rsid w:val="00525427"/>
    <w:rsid w:val="00525557"/>
    <w:rsid w:val="005255DE"/>
    <w:rsid w:val="00525D45"/>
    <w:rsid w:val="00526421"/>
    <w:rsid w:val="005328C1"/>
    <w:rsid w:val="00533131"/>
    <w:rsid w:val="005357F2"/>
    <w:rsid w:val="00535844"/>
    <w:rsid w:val="00535889"/>
    <w:rsid w:val="00536475"/>
    <w:rsid w:val="005370AC"/>
    <w:rsid w:val="00537AC8"/>
    <w:rsid w:val="00537CE8"/>
    <w:rsid w:val="0054133E"/>
    <w:rsid w:val="005436B5"/>
    <w:rsid w:val="0054395C"/>
    <w:rsid w:val="00544E72"/>
    <w:rsid w:val="00544FB7"/>
    <w:rsid w:val="00545DB1"/>
    <w:rsid w:val="005462B8"/>
    <w:rsid w:val="00547EE6"/>
    <w:rsid w:val="0055037D"/>
    <w:rsid w:val="00551182"/>
    <w:rsid w:val="00551F0B"/>
    <w:rsid w:val="00551FCE"/>
    <w:rsid w:val="005527A9"/>
    <w:rsid w:val="00553B9E"/>
    <w:rsid w:val="00555AA0"/>
    <w:rsid w:val="00557D0A"/>
    <w:rsid w:val="005600C8"/>
    <w:rsid w:val="00561AAF"/>
    <w:rsid w:val="00562AC0"/>
    <w:rsid w:val="00563569"/>
    <w:rsid w:val="00563ABF"/>
    <w:rsid w:val="0056577B"/>
    <w:rsid w:val="0056663E"/>
    <w:rsid w:val="00570CE9"/>
    <w:rsid w:val="00571563"/>
    <w:rsid w:val="0057163F"/>
    <w:rsid w:val="00572944"/>
    <w:rsid w:val="00574342"/>
    <w:rsid w:val="00575E06"/>
    <w:rsid w:val="00576D45"/>
    <w:rsid w:val="00580705"/>
    <w:rsid w:val="00580AA8"/>
    <w:rsid w:val="0058111F"/>
    <w:rsid w:val="005815C9"/>
    <w:rsid w:val="0058311D"/>
    <w:rsid w:val="0058446C"/>
    <w:rsid w:val="0058493E"/>
    <w:rsid w:val="00584BC1"/>
    <w:rsid w:val="00584D44"/>
    <w:rsid w:val="005859BF"/>
    <w:rsid w:val="005874F9"/>
    <w:rsid w:val="00587B38"/>
    <w:rsid w:val="00587DD5"/>
    <w:rsid w:val="00590273"/>
    <w:rsid w:val="005907AD"/>
    <w:rsid w:val="005907BA"/>
    <w:rsid w:val="00590860"/>
    <w:rsid w:val="00591085"/>
    <w:rsid w:val="005913E8"/>
    <w:rsid w:val="00591B86"/>
    <w:rsid w:val="00591D69"/>
    <w:rsid w:val="005921E9"/>
    <w:rsid w:val="00592BA2"/>
    <w:rsid w:val="005955B5"/>
    <w:rsid w:val="00595725"/>
    <w:rsid w:val="005958AE"/>
    <w:rsid w:val="005958FF"/>
    <w:rsid w:val="00595D02"/>
    <w:rsid w:val="00595E06"/>
    <w:rsid w:val="00596EF0"/>
    <w:rsid w:val="00597027"/>
    <w:rsid w:val="005A056C"/>
    <w:rsid w:val="005A0681"/>
    <w:rsid w:val="005A0AC2"/>
    <w:rsid w:val="005A10FC"/>
    <w:rsid w:val="005A16C3"/>
    <w:rsid w:val="005A182D"/>
    <w:rsid w:val="005A1B2B"/>
    <w:rsid w:val="005A21DA"/>
    <w:rsid w:val="005A23E8"/>
    <w:rsid w:val="005A2470"/>
    <w:rsid w:val="005A328C"/>
    <w:rsid w:val="005A3BBF"/>
    <w:rsid w:val="005A4587"/>
    <w:rsid w:val="005A45C7"/>
    <w:rsid w:val="005A4738"/>
    <w:rsid w:val="005A579C"/>
    <w:rsid w:val="005A5E93"/>
    <w:rsid w:val="005A6844"/>
    <w:rsid w:val="005A6B22"/>
    <w:rsid w:val="005A7D67"/>
    <w:rsid w:val="005B06F7"/>
    <w:rsid w:val="005B1C20"/>
    <w:rsid w:val="005B3762"/>
    <w:rsid w:val="005B43DB"/>
    <w:rsid w:val="005B60F4"/>
    <w:rsid w:val="005B6647"/>
    <w:rsid w:val="005B67E0"/>
    <w:rsid w:val="005B6CE2"/>
    <w:rsid w:val="005B7985"/>
    <w:rsid w:val="005C1D31"/>
    <w:rsid w:val="005C20A9"/>
    <w:rsid w:val="005C2580"/>
    <w:rsid w:val="005C372D"/>
    <w:rsid w:val="005C3D94"/>
    <w:rsid w:val="005C4DFF"/>
    <w:rsid w:val="005C4E4A"/>
    <w:rsid w:val="005D112E"/>
    <w:rsid w:val="005D1E19"/>
    <w:rsid w:val="005D4081"/>
    <w:rsid w:val="005D473B"/>
    <w:rsid w:val="005D5761"/>
    <w:rsid w:val="005D7297"/>
    <w:rsid w:val="005D7F8D"/>
    <w:rsid w:val="005E1B8D"/>
    <w:rsid w:val="005E1BC1"/>
    <w:rsid w:val="005E2D04"/>
    <w:rsid w:val="005E33BA"/>
    <w:rsid w:val="005E3EED"/>
    <w:rsid w:val="005E411B"/>
    <w:rsid w:val="005E4212"/>
    <w:rsid w:val="005E4821"/>
    <w:rsid w:val="005E5B5D"/>
    <w:rsid w:val="005E5CA0"/>
    <w:rsid w:val="005E6E3A"/>
    <w:rsid w:val="005F0072"/>
    <w:rsid w:val="005F0350"/>
    <w:rsid w:val="005F03E7"/>
    <w:rsid w:val="005F16B7"/>
    <w:rsid w:val="005F197B"/>
    <w:rsid w:val="005F19CC"/>
    <w:rsid w:val="005F1C44"/>
    <w:rsid w:val="005F3A38"/>
    <w:rsid w:val="005F476C"/>
    <w:rsid w:val="005F481E"/>
    <w:rsid w:val="005F64D3"/>
    <w:rsid w:val="005F7399"/>
    <w:rsid w:val="00600059"/>
    <w:rsid w:val="00600323"/>
    <w:rsid w:val="00600522"/>
    <w:rsid w:val="0060112E"/>
    <w:rsid w:val="00602978"/>
    <w:rsid w:val="00603A09"/>
    <w:rsid w:val="0060463C"/>
    <w:rsid w:val="00604EF7"/>
    <w:rsid w:val="00606AE4"/>
    <w:rsid w:val="00606B13"/>
    <w:rsid w:val="00606CF1"/>
    <w:rsid w:val="00611498"/>
    <w:rsid w:val="00611791"/>
    <w:rsid w:val="00611D7A"/>
    <w:rsid w:val="00613250"/>
    <w:rsid w:val="0061386C"/>
    <w:rsid w:val="00613E5C"/>
    <w:rsid w:val="00614A9A"/>
    <w:rsid w:val="00615DA1"/>
    <w:rsid w:val="006168FB"/>
    <w:rsid w:val="00617BC1"/>
    <w:rsid w:val="006219C8"/>
    <w:rsid w:val="0062249B"/>
    <w:rsid w:val="00624DB3"/>
    <w:rsid w:val="00625637"/>
    <w:rsid w:val="0062604D"/>
    <w:rsid w:val="0062616D"/>
    <w:rsid w:val="00627968"/>
    <w:rsid w:val="00630E92"/>
    <w:rsid w:val="00631B93"/>
    <w:rsid w:val="006320DC"/>
    <w:rsid w:val="00633B19"/>
    <w:rsid w:val="006341A3"/>
    <w:rsid w:val="006344C3"/>
    <w:rsid w:val="00636814"/>
    <w:rsid w:val="006368BC"/>
    <w:rsid w:val="00637D58"/>
    <w:rsid w:val="0064031D"/>
    <w:rsid w:val="006410A3"/>
    <w:rsid w:val="00642E38"/>
    <w:rsid w:val="00643AB9"/>
    <w:rsid w:val="00644219"/>
    <w:rsid w:val="00644308"/>
    <w:rsid w:val="00644751"/>
    <w:rsid w:val="00644C96"/>
    <w:rsid w:val="00645168"/>
    <w:rsid w:val="00646052"/>
    <w:rsid w:val="0064706A"/>
    <w:rsid w:val="006479BA"/>
    <w:rsid w:val="00647CA6"/>
    <w:rsid w:val="0065001E"/>
    <w:rsid w:val="00651541"/>
    <w:rsid w:val="006549B1"/>
    <w:rsid w:val="006567CB"/>
    <w:rsid w:val="00656DED"/>
    <w:rsid w:val="00657040"/>
    <w:rsid w:val="006618B3"/>
    <w:rsid w:val="00661F2E"/>
    <w:rsid w:val="006632CB"/>
    <w:rsid w:val="0066403C"/>
    <w:rsid w:val="0066544E"/>
    <w:rsid w:val="0066587B"/>
    <w:rsid w:val="0067049D"/>
    <w:rsid w:val="00670AA6"/>
    <w:rsid w:val="00672C05"/>
    <w:rsid w:val="00672CF9"/>
    <w:rsid w:val="00674266"/>
    <w:rsid w:val="006755C1"/>
    <w:rsid w:val="0067629A"/>
    <w:rsid w:val="0067761B"/>
    <w:rsid w:val="00677C72"/>
    <w:rsid w:val="00677F6D"/>
    <w:rsid w:val="00680324"/>
    <w:rsid w:val="00680892"/>
    <w:rsid w:val="00680C3A"/>
    <w:rsid w:val="006810B9"/>
    <w:rsid w:val="006812FB"/>
    <w:rsid w:val="006815FA"/>
    <w:rsid w:val="00681AB7"/>
    <w:rsid w:val="00681F08"/>
    <w:rsid w:val="006824D6"/>
    <w:rsid w:val="00682816"/>
    <w:rsid w:val="006828A2"/>
    <w:rsid w:val="00683FA9"/>
    <w:rsid w:val="006842BB"/>
    <w:rsid w:val="0069023E"/>
    <w:rsid w:val="00691B62"/>
    <w:rsid w:val="0069218D"/>
    <w:rsid w:val="0069219D"/>
    <w:rsid w:val="006945C9"/>
    <w:rsid w:val="00694DE1"/>
    <w:rsid w:val="00695BFA"/>
    <w:rsid w:val="00696126"/>
    <w:rsid w:val="006962B3"/>
    <w:rsid w:val="00696350"/>
    <w:rsid w:val="00697840"/>
    <w:rsid w:val="006A0A66"/>
    <w:rsid w:val="006A12A2"/>
    <w:rsid w:val="006A1A98"/>
    <w:rsid w:val="006A1C31"/>
    <w:rsid w:val="006A2D99"/>
    <w:rsid w:val="006A3219"/>
    <w:rsid w:val="006A3FB1"/>
    <w:rsid w:val="006A5152"/>
    <w:rsid w:val="006A5EBE"/>
    <w:rsid w:val="006A642C"/>
    <w:rsid w:val="006A6612"/>
    <w:rsid w:val="006A682B"/>
    <w:rsid w:val="006A6C7F"/>
    <w:rsid w:val="006A7AD7"/>
    <w:rsid w:val="006A7C17"/>
    <w:rsid w:val="006B0477"/>
    <w:rsid w:val="006B08E0"/>
    <w:rsid w:val="006B24A3"/>
    <w:rsid w:val="006B3157"/>
    <w:rsid w:val="006B36D1"/>
    <w:rsid w:val="006B3940"/>
    <w:rsid w:val="006B3ABD"/>
    <w:rsid w:val="006B3AD7"/>
    <w:rsid w:val="006B3B58"/>
    <w:rsid w:val="006B3B61"/>
    <w:rsid w:val="006B3B76"/>
    <w:rsid w:val="006B4124"/>
    <w:rsid w:val="006B537D"/>
    <w:rsid w:val="006B609E"/>
    <w:rsid w:val="006B6565"/>
    <w:rsid w:val="006B657C"/>
    <w:rsid w:val="006B673C"/>
    <w:rsid w:val="006B6B40"/>
    <w:rsid w:val="006B6D66"/>
    <w:rsid w:val="006B785D"/>
    <w:rsid w:val="006B7C72"/>
    <w:rsid w:val="006B7EBF"/>
    <w:rsid w:val="006B7F00"/>
    <w:rsid w:val="006C0237"/>
    <w:rsid w:val="006C0AEE"/>
    <w:rsid w:val="006C1AEE"/>
    <w:rsid w:val="006C2567"/>
    <w:rsid w:val="006C2A8E"/>
    <w:rsid w:val="006C2AEC"/>
    <w:rsid w:val="006C30E2"/>
    <w:rsid w:val="006C49B0"/>
    <w:rsid w:val="006C52C8"/>
    <w:rsid w:val="006C544A"/>
    <w:rsid w:val="006C57E3"/>
    <w:rsid w:val="006C762C"/>
    <w:rsid w:val="006C7E78"/>
    <w:rsid w:val="006D1297"/>
    <w:rsid w:val="006D22B5"/>
    <w:rsid w:val="006D23CB"/>
    <w:rsid w:val="006D2F69"/>
    <w:rsid w:val="006D447B"/>
    <w:rsid w:val="006D4E14"/>
    <w:rsid w:val="006D50D4"/>
    <w:rsid w:val="006D58BE"/>
    <w:rsid w:val="006D6308"/>
    <w:rsid w:val="006D707F"/>
    <w:rsid w:val="006D79E4"/>
    <w:rsid w:val="006D7D1C"/>
    <w:rsid w:val="006D7EC5"/>
    <w:rsid w:val="006D7F6E"/>
    <w:rsid w:val="006E0289"/>
    <w:rsid w:val="006E0772"/>
    <w:rsid w:val="006E0C5E"/>
    <w:rsid w:val="006E21E5"/>
    <w:rsid w:val="006E2916"/>
    <w:rsid w:val="006E3864"/>
    <w:rsid w:val="006E38CC"/>
    <w:rsid w:val="006E3911"/>
    <w:rsid w:val="006E3D7F"/>
    <w:rsid w:val="006E66BE"/>
    <w:rsid w:val="006E6782"/>
    <w:rsid w:val="006E6F11"/>
    <w:rsid w:val="006E7E54"/>
    <w:rsid w:val="006F097E"/>
    <w:rsid w:val="006F24C4"/>
    <w:rsid w:val="006F2913"/>
    <w:rsid w:val="006F2CFD"/>
    <w:rsid w:val="006F309F"/>
    <w:rsid w:val="006F3434"/>
    <w:rsid w:val="006F3486"/>
    <w:rsid w:val="006F3D56"/>
    <w:rsid w:val="006F42CE"/>
    <w:rsid w:val="006F46B5"/>
    <w:rsid w:val="006F4793"/>
    <w:rsid w:val="006F4C40"/>
    <w:rsid w:val="006F4EAE"/>
    <w:rsid w:val="006F53B9"/>
    <w:rsid w:val="006F5705"/>
    <w:rsid w:val="006F6458"/>
    <w:rsid w:val="006F66E3"/>
    <w:rsid w:val="006F696A"/>
    <w:rsid w:val="006F6CB1"/>
    <w:rsid w:val="00700F0A"/>
    <w:rsid w:val="0070132D"/>
    <w:rsid w:val="00701CE7"/>
    <w:rsid w:val="00702017"/>
    <w:rsid w:val="00703253"/>
    <w:rsid w:val="00705D16"/>
    <w:rsid w:val="007064D4"/>
    <w:rsid w:val="00707169"/>
    <w:rsid w:val="0071020A"/>
    <w:rsid w:val="00711BB6"/>
    <w:rsid w:val="00712A02"/>
    <w:rsid w:val="00712A49"/>
    <w:rsid w:val="00712F15"/>
    <w:rsid w:val="00713132"/>
    <w:rsid w:val="00714B23"/>
    <w:rsid w:val="00714F35"/>
    <w:rsid w:val="00715020"/>
    <w:rsid w:val="007153E6"/>
    <w:rsid w:val="00716734"/>
    <w:rsid w:val="00716A02"/>
    <w:rsid w:val="00720E5C"/>
    <w:rsid w:val="007211EA"/>
    <w:rsid w:val="007220EB"/>
    <w:rsid w:val="00722150"/>
    <w:rsid w:val="007221FF"/>
    <w:rsid w:val="00722E85"/>
    <w:rsid w:val="00723B8D"/>
    <w:rsid w:val="007240A3"/>
    <w:rsid w:val="00724A7D"/>
    <w:rsid w:val="00731683"/>
    <w:rsid w:val="007325E9"/>
    <w:rsid w:val="007328AB"/>
    <w:rsid w:val="00732EB1"/>
    <w:rsid w:val="00733332"/>
    <w:rsid w:val="00733480"/>
    <w:rsid w:val="007341A1"/>
    <w:rsid w:val="00734440"/>
    <w:rsid w:val="0073584D"/>
    <w:rsid w:val="007362CF"/>
    <w:rsid w:val="007367E2"/>
    <w:rsid w:val="0073765A"/>
    <w:rsid w:val="00737A2F"/>
    <w:rsid w:val="00740442"/>
    <w:rsid w:val="007409DE"/>
    <w:rsid w:val="00741DE4"/>
    <w:rsid w:val="00742A88"/>
    <w:rsid w:val="00742C98"/>
    <w:rsid w:val="0074301C"/>
    <w:rsid w:val="0074312C"/>
    <w:rsid w:val="00743B50"/>
    <w:rsid w:val="00743B5A"/>
    <w:rsid w:val="00744682"/>
    <w:rsid w:val="0074490C"/>
    <w:rsid w:val="00744CDB"/>
    <w:rsid w:val="00745EB1"/>
    <w:rsid w:val="007465F5"/>
    <w:rsid w:val="00747960"/>
    <w:rsid w:val="00750936"/>
    <w:rsid w:val="00750A88"/>
    <w:rsid w:val="00750C7C"/>
    <w:rsid w:val="00751132"/>
    <w:rsid w:val="00753549"/>
    <w:rsid w:val="007537A2"/>
    <w:rsid w:val="00753848"/>
    <w:rsid w:val="00753EAD"/>
    <w:rsid w:val="00753F13"/>
    <w:rsid w:val="007540F3"/>
    <w:rsid w:val="00754287"/>
    <w:rsid w:val="007543B1"/>
    <w:rsid w:val="00755ED9"/>
    <w:rsid w:val="007562F2"/>
    <w:rsid w:val="00756328"/>
    <w:rsid w:val="007573EC"/>
    <w:rsid w:val="007577CD"/>
    <w:rsid w:val="00757B0D"/>
    <w:rsid w:val="00757BC6"/>
    <w:rsid w:val="007600E4"/>
    <w:rsid w:val="0076012C"/>
    <w:rsid w:val="007617CE"/>
    <w:rsid w:val="007630CF"/>
    <w:rsid w:val="0076420D"/>
    <w:rsid w:val="0076496B"/>
    <w:rsid w:val="0076623B"/>
    <w:rsid w:val="00766BD2"/>
    <w:rsid w:val="00767A42"/>
    <w:rsid w:val="00767CEA"/>
    <w:rsid w:val="00767F38"/>
    <w:rsid w:val="00770D66"/>
    <w:rsid w:val="00771C23"/>
    <w:rsid w:val="00772952"/>
    <w:rsid w:val="007737AC"/>
    <w:rsid w:val="00773F65"/>
    <w:rsid w:val="00774554"/>
    <w:rsid w:val="00775903"/>
    <w:rsid w:val="00776C14"/>
    <w:rsid w:val="007814F3"/>
    <w:rsid w:val="00781C17"/>
    <w:rsid w:val="00781DDB"/>
    <w:rsid w:val="007833BC"/>
    <w:rsid w:val="00783B68"/>
    <w:rsid w:val="007845C0"/>
    <w:rsid w:val="007847E1"/>
    <w:rsid w:val="00784935"/>
    <w:rsid w:val="00786C0A"/>
    <w:rsid w:val="00787118"/>
    <w:rsid w:val="00787F16"/>
    <w:rsid w:val="00790B98"/>
    <w:rsid w:val="00791407"/>
    <w:rsid w:val="007922E5"/>
    <w:rsid w:val="007927DB"/>
    <w:rsid w:val="007937D9"/>
    <w:rsid w:val="00793F12"/>
    <w:rsid w:val="00794BDA"/>
    <w:rsid w:val="00794C73"/>
    <w:rsid w:val="00795897"/>
    <w:rsid w:val="00795A36"/>
    <w:rsid w:val="00795A94"/>
    <w:rsid w:val="0079606C"/>
    <w:rsid w:val="00797B24"/>
    <w:rsid w:val="00797BD2"/>
    <w:rsid w:val="00797CB3"/>
    <w:rsid w:val="007A0568"/>
    <w:rsid w:val="007A0CE9"/>
    <w:rsid w:val="007A163D"/>
    <w:rsid w:val="007A1B53"/>
    <w:rsid w:val="007A1FBD"/>
    <w:rsid w:val="007A3C48"/>
    <w:rsid w:val="007A58A9"/>
    <w:rsid w:val="007A69AE"/>
    <w:rsid w:val="007A7364"/>
    <w:rsid w:val="007A7A5E"/>
    <w:rsid w:val="007A7AF6"/>
    <w:rsid w:val="007A7D3D"/>
    <w:rsid w:val="007B0748"/>
    <w:rsid w:val="007B0DCF"/>
    <w:rsid w:val="007B231A"/>
    <w:rsid w:val="007B3245"/>
    <w:rsid w:val="007B3275"/>
    <w:rsid w:val="007B560A"/>
    <w:rsid w:val="007B5E49"/>
    <w:rsid w:val="007B6E42"/>
    <w:rsid w:val="007C082E"/>
    <w:rsid w:val="007C1AC8"/>
    <w:rsid w:val="007C1D4C"/>
    <w:rsid w:val="007C2200"/>
    <w:rsid w:val="007C29C5"/>
    <w:rsid w:val="007C40FC"/>
    <w:rsid w:val="007C4DAA"/>
    <w:rsid w:val="007C6809"/>
    <w:rsid w:val="007C72BA"/>
    <w:rsid w:val="007C782F"/>
    <w:rsid w:val="007C7E7B"/>
    <w:rsid w:val="007D139F"/>
    <w:rsid w:val="007D1C7C"/>
    <w:rsid w:val="007D2B43"/>
    <w:rsid w:val="007D49DA"/>
    <w:rsid w:val="007D4AB3"/>
    <w:rsid w:val="007D4B22"/>
    <w:rsid w:val="007D4CBE"/>
    <w:rsid w:val="007D4D4F"/>
    <w:rsid w:val="007D5200"/>
    <w:rsid w:val="007D7439"/>
    <w:rsid w:val="007D77D6"/>
    <w:rsid w:val="007E2B1F"/>
    <w:rsid w:val="007E2F99"/>
    <w:rsid w:val="007E30CE"/>
    <w:rsid w:val="007E3B4A"/>
    <w:rsid w:val="007E4C70"/>
    <w:rsid w:val="007E6698"/>
    <w:rsid w:val="007E7A51"/>
    <w:rsid w:val="007F0BDE"/>
    <w:rsid w:val="007F167C"/>
    <w:rsid w:val="007F2405"/>
    <w:rsid w:val="007F2590"/>
    <w:rsid w:val="007F40C9"/>
    <w:rsid w:val="007F540A"/>
    <w:rsid w:val="007F549B"/>
    <w:rsid w:val="007F5B09"/>
    <w:rsid w:val="007F5B96"/>
    <w:rsid w:val="007F5C44"/>
    <w:rsid w:val="007F6069"/>
    <w:rsid w:val="007F6858"/>
    <w:rsid w:val="007F69A8"/>
    <w:rsid w:val="007F6DE4"/>
    <w:rsid w:val="007F74B1"/>
    <w:rsid w:val="007F7CD5"/>
    <w:rsid w:val="00800D95"/>
    <w:rsid w:val="00801E0A"/>
    <w:rsid w:val="0080230B"/>
    <w:rsid w:val="00802B1C"/>
    <w:rsid w:val="00802BAD"/>
    <w:rsid w:val="0080330C"/>
    <w:rsid w:val="00803EF5"/>
    <w:rsid w:val="00804494"/>
    <w:rsid w:val="00804520"/>
    <w:rsid w:val="00804793"/>
    <w:rsid w:val="00805011"/>
    <w:rsid w:val="0080568F"/>
    <w:rsid w:val="008056D6"/>
    <w:rsid w:val="0080573C"/>
    <w:rsid w:val="00806001"/>
    <w:rsid w:val="008078CE"/>
    <w:rsid w:val="0081007F"/>
    <w:rsid w:val="008104D7"/>
    <w:rsid w:val="008108A8"/>
    <w:rsid w:val="00810CAA"/>
    <w:rsid w:val="00810F1B"/>
    <w:rsid w:val="008117D2"/>
    <w:rsid w:val="00811E70"/>
    <w:rsid w:val="008133F4"/>
    <w:rsid w:val="00814112"/>
    <w:rsid w:val="00815341"/>
    <w:rsid w:val="00815A8C"/>
    <w:rsid w:val="00816462"/>
    <w:rsid w:val="00816CC4"/>
    <w:rsid w:val="0081703F"/>
    <w:rsid w:val="00817BCE"/>
    <w:rsid w:val="00817BF5"/>
    <w:rsid w:val="008200BA"/>
    <w:rsid w:val="0082094A"/>
    <w:rsid w:val="00822252"/>
    <w:rsid w:val="0082290F"/>
    <w:rsid w:val="00822F39"/>
    <w:rsid w:val="008254E9"/>
    <w:rsid w:val="00826E00"/>
    <w:rsid w:val="008273D9"/>
    <w:rsid w:val="00827AA7"/>
    <w:rsid w:val="00827F3C"/>
    <w:rsid w:val="008304BE"/>
    <w:rsid w:val="008310DA"/>
    <w:rsid w:val="00831FED"/>
    <w:rsid w:val="008320A3"/>
    <w:rsid w:val="008328D7"/>
    <w:rsid w:val="008332AA"/>
    <w:rsid w:val="00833949"/>
    <w:rsid w:val="00835578"/>
    <w:rsid w:val="00835F91"/>
    <w:rsid w:val="00836082"/>
    <w:rsid w:val="00836515"/>
    <w:rsid w:val="00837A4A"/>
    <w:rsid w:val="00837ACD"/>
    <w:rsid w:val="00840974"/>
    <w:rsid w:val="0084121A"/>
    <w:rsid w:val="00841221"/>
    <w:rsid w:val="00841BD6"/>
    <w:rsid w:val="00842007"/>
    <w:rsid w:val="008423E9"/>
    <w:rsid w:val="0084244B"/>
    <w:rsid w:val="00842600"/>
    <w:rsid w:val="00842763"/>
    <w:rsid w:val="00842A94"/>
    <w:rsid w:val="00843603"/>
    <w:rsid w:val="0084575E"/>
    <w:rsid w:val="008458B6"/>
    <w:rsid w:val="00845A1A"/>
    <w:rsid w:val="008472EB"/>
    <w:rsid w:val="00847533"/>
    <w:rsid w:val="0084766C"/>
    <w:rsid w:val="00847FF3"/>
    <w:rsid w:val="008503EC"/>
    <w:rsid w:val="00850916"/>
    <w:rsid w:val="008509E0"/>
    <w:rsid w:val="008511A9"/>
    <w:rsid w:val="00851294"/>
    <w:rsid w:val="00851684"/>
    <w:rsid w:val="00851DDF"/>
    <w:rsid w:val="008522D6"/>
    <w:rsid w:val="008523B4"/>
    <w:rsid w:val="00852AE5"/>
    <w:rsid w:val="00852EA1"/>
    <w:rsid w:val="0085314A"/>
    <w:rsid w:val="00853ED7"/>
    <w:rsid w:val="00854374"/>
    <w:rsid w:val="008547D0"/>
    <w:rsid w:val="00854C69"/>
    <w:rsid w:val="008550E3"/>
    <w:rsid w:val="00855707"/>
    <w:rsid w:val="00855A4F"/>
    <w:rsid w:val="00856C16"/>
    <w:rsid w:val="00860D7F"/>
    <w:rsid w:val="00861061"/>
    <w:rsid w:val="0086129D"/>
    <w:rsid w:val="00861A2E"/>
    <w:rsid w:val="00861CB1"/>
    <w:rsid w:val="0086451A"/>
    <w:rsid w:val="008710A3"/>
    <w:rsid w:val="008727BD"/>
    <w:rsid w:val="00872D2A"/>
    <w:rsid w:val="00872F8C"/>
    <w:rsid w:val="00873C7D"/>
    <w:rsid w:val="00874064"/>
    <w:rsid w:val="0087430C"/>
    <w:rsid w:val="00874676"/>
    <w:rsid w:val="00874E4C"/>
    <w:rsid w:val="00877656"/>
    <w:rsid w:val="00880418"/>
    <w:rsid w:val="008804D3"/>
    <w:rsid w:val="0088192F"/>
    <w:rsid w:val="00881F30"/>
    <w:rsid w:val="00882132"/>
    <w:rsid w:val="008828A4"/>
    <w:rsid w:val="00883C97"/>
    <w:rsid w:val="00883FBB"/>
    <w:rsid w:val="00884276"/>
    <w:rsid w:val="00885214"/>
    <w:rsid w:val="0088596C"/>
    <w:rsid w:val="00886C1D"/>
    <w:rsid w:val="00886F7E"/>
    <w:rsid w:val="008877E8"/>
    <w:rsid w:val="008905B9"/>
    <w:rsid w:val="008906DD"/>
    <w:rsid w:val="00890D65"/>
    <w:rsid w:val="00891133"/>
    <w:rsid w:val="008916A4"/>
    <w:rsid w:val="00891733"/>
    <w:rsid w:val="00891982"/>
    <w:rsid w:val="00891CCB"/>
    <w:rsid w:val="00892631"/>
    <w:rsid w:val="00892E87"/>
    <w:rsid w:val="0089399A"/>
    <w:rsid w:val="0089468E"/>
    <w:rsid w:val="00895035"/>
    <w:rsid w:val="008955A0"/>
    <w:rsid w:val="00896285"/>
    <w:rsid w:val="0089666D"/>
    <w:rsid w:val="008967DC"/>
    <w:rsid w:val="008979DE"/>
    <w:rsid w:val="008A0028"/>
    <w:rsid w:val="008A0340"/>
    <w:rsid w:val="008A0E19"/>
    <w:rsid w:val="008A2871"/>
    <w:rsid w:val="008A3A5D"/>
    <w:rsid w:val="008A3FD1"/>
    <w:rsid w:val="008A45B7"/>
    <w:rsid w:val="008A5C53"/>
    <w:rsid w:val="008A6586"/>
    <w:rsid w:val="008B2566"/>
    <w:rsid w:val="008B2E04"/>
    <w:rsid w:val="008B3736"/>
    <w:rsid w:val="008B4471"/>
    <w:rsid w:val="008B4DA5"/>
    <w:rsid w:val="008B5536"/>
    <w:rsid w:val="008B64EC"/>
    <w:rsid w:val="008B758E"/>
    <w:rsid w:val="008B7A09"/>
    <w:rsid w:val="008B7EB4"/>
    <w:rsid w:val="008C0511"/>
    <w:rsid w:val="008C0ADB"/>
    <w:rsid w:val="008C1B50"/>
    <w:rsid w:val="008C46F1"/>
    <w:rsid w:val="008C5416"/>
    <w:rsid w:val="008C5474"/>
    <w:rsid w:val="008C59BF"/>
    <w:rsid w:val="008C5C46"/>
    <w:rsid w:val="008C6268"/>
    <w:rsid w:val="008C6CF5"/>
    <w:rsid w:val="008C6FA6"/>
    <w:rsid w:val="008D0E4A"/>
    <w:rsid w:val="008D2412"/>
    <w:rsid w:val="008D269C"/>
    <w:rsid w:val="008D2892"/>
    <w:rsid w:val="008D52A4"/>
    <w:rsid w:val="008D5527"/>
    <w:rsid w:val="008D6400"/>
    <w:rsid w:val="008D6F0E"/>
    <w:rsid w:val="008D7194"/>
    <w:rsid w:val="008D71EC"/>
    <w:rsid w:val="008D7557"/>
    <w:rsid w:val="008D7E6D"/>
    <w:rsid w:val="008E0333"/>
    <w:rsid w:val="008E1571"/>
    <w:rsid w:val="008E1928"/>
    <w:rsid w:val="008E3BC2"/>
    <w:rsid w:val="008E4935"/>
    <w:rsid w:val="008E4D4E"/>
    <w:rsid w:val="008E5EE9"/>
    <w:rsid w:val="008E64FE"/>
    <w:rsid w:val="008E653A"/>
    <w:rsid w:val="008E7CBA"/>
    <w:rsid w:val="008F01D8"/>
    <w:rsid w:val="008F0412"/>
    <w:rsid w:val="008F1E1D"/>
    <w:rsid w:val="008F1FBA"/>
    <w:rsid w:val="008F209D"/>
    <w:rsid w:val="008F3153"/>
    <w:rsid w:val="008F3831"/>
    <w:rsid w:val="008F47FB"/>
    <w:rsid w:val="008F5A6E"/>
    <w:rsid w:val="008F6068"/>
    <w:rsid w:val="008F60BE"/>
    <w:rsid w:val="008F70DD"/>
    <w:rsid w:val="008F76DD"/>
    <w:rsid w:val="008F784C"/>
    <w:rsid w:val="00901B66"/>
    <w:rsid w:val="009025B4"/>
    <w:rsid w:val="00902E35"/>
    <w:rsid w:val="00903227"/>
    <w:rsid w:val="00903A3D"/>
    <w:rsid w:val="009056AD"/>
    <w:rsid w:val="00905E33"/>
    <w:rsid w:val="0090769B"/>
    <w:rsid w:val="00907DF0"/>
    <w:rsid w:val="00910E62"/>
    <w:rsid w:val="0091261E"/>
    <w:rsid w:val="0091289F"/>
    <w:rsid w:val="009139C8"/>
    <w:rsid w:val="00914BBB"/>
    <w:rsid w:val="00914CA2"/>
    <w:rsid w:val="00914D83"/>
    <w:rsid w:val="00915ACB"/>
    <w:rsid w:val="00916C44"/>
    <w:rsid w:val="00916E9A"/>
    <w:rsid w:val="00916F3A"/>
    <w:rsid w:val="00916F6A"/>
    <w:rsid w:val="00916FE1"/>
    <w:rsid w:val="0091708A"/>
    <w:rsid w:val="009172EA"/>
    <w:rsid w:val="00920485"/>
    <w:rsid w:val="009206FE"/>
    <w:rsid w:val="00920719"/>
    <w:rsid w:val="0092366F"/>
    <w:rsid w:val="00926181"/>
    <w:rsid w:val="00926A2D"/>
    <w:rsid w:val="00927039"/>
    <w:rsid w:val="00927460"/>
    <w:rsid w:val="0092756F"/>
    <w:rsid w:val="00930CDE"/>
    <w:rsid w:val="00931856"/>
    <w:rsid w:val="0093282A"/>
    <w:rsid w:val="00932B40"/>
    <w:rsid w:val="009330AB"/>
    <w:rsid w:val="00933365"/>
    <w:rsid w:val="00933EED"/>
    <w:rsid w:val="00935121"/>
    <w:rsid w:val="0093550A"/>
    <w:rsid w:val="00935A2A"/>
    <w:rsid w:val="00935DC8"/>
    <w:rsid w:val="0093610E"/>
    <w:rsid w:val="00936F27"/>
    <w:rsid w:val="009371BC"/>
    <w:rsid w:val="00937AC4"/>
    <w:rsid w:val="00940D53"/>
    <w:rsid w:val="00940F85"/>
    <w:rsid w:val="00941091"/>
    <w:rsid w:val="00941467"/>
    <w:rsid w:val="009415A7"/>
    <w:rsid w:val="009415FF"/>
    <w:rsid w:val="0094354A"/>
    <w:rsid w:val="009435D3"/>
    <w:rsid w:val="0094428F"/>
    <w:rsid w:val="009443B7"/>
    <w:rsid w:val="00944AF4"/>
    <w:rsid w:val="00944BE0"/>
    <w:rsid w:val="00945C01"/>
    <w:rsid w:val="00945CCA"/>
    <w:rsid w:val="009467E6"/>
    <w:rsid w:val="00946922"/>
    <w:rsid w:val="00946AF9"/>
    <w:rsid w:val="0094712A"/>
    <w:rsid w:val="00950035"/>
    <w:rsid w:val="009502DD"/>
    <w:rsid w:val="00951FCC"/>
    <w:rsid w:val="00952001"/>
    <w:rsid w:val="009523A8"/>
    <w:rsid w:val="00953DDB"/>
    <w:rsid w:val="00955CB4"/>
    <w:rsid w:val="00955EEA"/>
    <w:rsid w:val="00956A24"/>
    <w:rsid w:val="00956CDE"/>
    <w:rsid w:val="009577D7"/>
    <w:rsid w:val="00961014"/>
    <w:rsid w:val="009621A1"/>
    <w:rsid w:val="00963054"/>
    <w:rsid w:val="00963BD4"/>
    <w:rsid w:val="009641EC"/>
    <w:rsid w:val="00965355"/>
    <w:rsid w:val="009654D5"/>
    <w:rsid w:val="00966D61"/>
    <w:rsid w:val="00970FBE"/>
    <w:rsid w:val="00971235"/>
    <w:rsid w:val="009714E7"/>
    <w:rsid w:val="00971924"/>
    <w:rsid w:val="0097330E"/>
    <w:rsid w:val="00973575"/>
    <w:rsid w:val="00974304"/>
    <w:rsid w:val="00975DA1"/>
    <w:rsid w:val="00975E23"/>
    <w:rsid w:val="00976CBA"/>
    <w:rsid w:val="00977B9F"/>
    <w:rsid w:val="00980150"/>
    <w:rsid w:val="009803D7"/>
    <w:rsid w:val="00982AFB"/>
    <w:rsid w:val="00982EBC"/>
    <w:rsid w:val="009844C0"/>
    <w:rsid w:val="00984896"/>
    <w:rsid w:val="00984BBB"/>
    <w:rsid w:val="00985300"/>
    <w:rsid w:val="0098588A"/>
    <w:rsid w:val="00985B49"/>
    <w:rsid w:val="00985D30"/>
    <w:rsid w:val="00985F10"/>
    <w:rsid w:val="009866E8"/>
    <w:rsid w:val="009866FE"/>
    <w:rsid w:val="009874A5"/>
    <w:rsid w:val="00987A11"/>
    <w:rsid w:val="00987E25"/>
    <w:rsid w:val="00987F4E"/>
    <w:rsid w:val="00990128"/>
    <w:rsid w:val="009906AE"/>
    <w:rsid w:val="009906D7"/>
    <w:rsid w:val="0099082F"/>
    <w:rsid w:val="00990A4A"/>
    <w:rsid w:val="00991423"/>
    <w:rsid w:val="0099182C"/>
    <w:rsid w:val="009919B5"/>
    <w:rsid w:val="00991C36"/>
    <w:rsid w:val="009924DA"/>
    <w:rsid w:val="0099258E"/>
    <w:rsid w:val="0099263E"/>
    <w:rsid w:val="009926B7"/>
    <w:rsid w:val="00993450"/>
    <w:rsid w:val="0099452F"/>
    <w:rsid w:val="00994BC8"/>
    <w:rsid w:val="00994BD1"/>
    <w:rsid w:val="00995293"/>
    <w:rsid w:val="009957C3"/>
    <w:rsid w:val="009962DB"/>
    <w:rsid w:val="00996C34"/>
    <w:rsid w:val="0099743D"/>
    <w:rsid w:val="00997DC8"/>
    <w:rsid w:val="00997EAD"/>
    <w:rsid w:val="009A058B"/>
    <w:rsid w:val="009A091C"/>
    <w:rsid w:val="009A135D"/>
    <w:rsid w:val="009A1E69"/>
    <w:rsid w:val="009A2124"/>
    <w:rsid w:val="009A3064"/>
    <w:rsid w:val="009A360B"/>
    <w:rsid w:val="009A36E6"/>
    <w:rsid w:val="009A391F"/>
    <w:rsid w:val="009A4088"/>
    <w:rsid w:val="009A40D3"/>
    <w:rsid w:val="009A4C07"/>
    <w:rsid w:val="009A4D3E"/>
    <w:rsid w:val="009A5108"/>
    <w:rsid w:val="009A5797"/>
    <w:rsid w:val="009A5CA5"/>
    <w:rsid w:val="009A5E12"/>
    <w:rsid w:val="009A68BC"/>
    <w:rsid w:val="009B019C"/>
    <w:rsid w:val="009B12B4"/>
    <w:rsid w:val="009B12C3"/>
    <w:rsid w:val="009B1350"/>
    <w:rsid w:val="009B1ED4"/>
    <w:rsid w:val="009B215A"/>
    <w:rsid w:val="009B22DA"/>
    <w:rsid w:val="009B2566"/>
    <w:rsid w:val="009B2CA7"/>
    <w:rsid w:val="009B31FA"/>
    <w:rsid w:val="009B334E"/>
    <w:rsid w:val="009B33E7"/>
    <w:rsid w:val="009B3452"/>
    <w:rsid w:val="009B3C4F"/>
    <w:rsid w:val="009B5F3B"/>
    <w:rsid w:val="009B7BA5"/>
    <w:rsid w:val="009B7BCF"/>
    <w:rsid w:val="009C1304"/>
    <w:rsid w:val="009C1C51"/>
    <w:rsid w:val="009C1EB2"/>
    <w:rsid w:val="009C2BDE"/>
    <w:rsid w:val="009C5521"/>
    <w:rsid w:val="009C5B02"/>
    <w:rsid w:val="009C5BB4"/>
    <w:rsid w:val="009C5E47"/>
    <w:rsid w:val="009C60B2"/>
    <w:rsid w:val="009C7B02"/>
    <w:rsid w:val="009C7B04"/>
    <w:rsid w:val="009C7BEB"/>
    <w:rsid w:val="009D0DC7"/>
    <w:rsid w:val="009D0DCE"/>
    <w:rsid w:val="009D1492"/>
    <w:rsid w:val="009D16FD"/>
    <w:rsid w:val="009D22FC"/>
    <w:rsid w:val="009D3C09"/>
    <w:rsid w:val="009D4140"/>
    <w:rsid w:val="009D432C"/>
    <w:rsid w:val="009D551A"/>
    <w:rsid w:val="009D6623"/>
    <w:rsid w:val="009D790A"/>
    <w:rsid w:val="009E1334"/>
    <w:rsid w:val="009E133B"/>
    <w:rsid w:val="009E1DA1"/>
    <w:rsid w:val="009E1FB3"/>
    <w:rsid w:val="009E453B"/>
    <w:rsid w:val="009E4E76"/>
    <w:rsid w:val="009E505B"/>
    <w:rsid w:val="009E5BCC"/>
    <w:rsid w:val="009E5F15"/>
    <w:rsid w:val="009E6820"/>
    <w:rsid w:val="009E6F5A"/>
    <w:rsid w:val="009E703C"/>
    <w:rsid w:val="009E7735"/>
    <w:rsid w:val="009E7CF7"/>
    <w:rsid w:val="009F01EA"/>
    <w:rsid w:val="009F0285"/>
    <w:rsid w:val="009F1246"/>
    <w:rsid w:val="009F169A"/>
    <w:rsid w:val="009F1ACF"/>
    <w:rsid w:val="009F1ED4"/>
    <w:rsid w:val="009F3A34"/>
    <w:rsid w:val="009F46D2"/>
    <w:rsid w:val="009F5C46"/>
    <w:rsid w:val="009F5F4C"/>
    <w:rsid w:val="009F7D68"/>
    <w:rsid w:val="009F7F27"/>
    <w:rsid w:val="009F7F50"/>
    <w:rsid w:val="00A000ED"/>
    <w:rsid w:val="00A007B0"/>
    <w:rsid w:val="00A00B02"/>
    <w:rsid w:val="00A012E8"/>
    <w:rsid w:val="00A01E3C"/>
    <w:rsid w:val="00A02A22"/>
    <w:rsid w:val="00A056AB"/>
    <w:rsid w:val="00A06635"/>
    <w:rsid w:val="00A07BA8"/>
    <w:rsid w:val="00A1009D"/>
    <w:rsid w:val="00A10460"/>
    <w:rsid w:val="00A10528"/>
    <w:rsid w:val="00A10976"/>
    <w:rsid w:val="00A1191B"/>
    <w:rsid w:val="00A11DA8"/>
    <w:rsid w:val="00A11FC3"/>
    <w:rsid w:val="00A1294A"/>
    <w:rsid w:val="00A134FE"/>
    <w:rsid w:val="00A13950"/>
    <w:rsid w:val="00A14A0F"/>
    <w:rsid w:val="00A14C7A"/>
    <w:rsid w:val="00A15FA8"/>
    <w:rsid w:val="00A20329"/>
    <w:rsid w:val="00A20F95"/>
    <w:rsid w:val="00A212F8"/>
    <w:rsid w:val="00A21E1E"/>
    <w:rsid w:val="00A21E46"/>
    <w:rsid w:val="00A22AC3"/>
    <w:rsid w:val="00A23035"/>
    <w:rsid w:val="00A24A34"/>
    <w:rsid w:val="00A26310"/>
    <w:rsid w:val="00A27096"/>
    <w:rsid w:val="00A2727F"/>
    <w:rsid w:val="00A277FE"/>
    <w:rsid w:val="00A302A5"/>
    <w:rsid w:val="00A308AD"/>
    <w:rsid w:val="00A31424"/>
    <w:rsid w:val="00A32428"/>
    <w:rsid w:val="00A333E3"/>
    <w:rsid w:val="00A35831"/>
    <w:rsid w:val="00A37CC7"/>
    <w:rsid w:val="00A37FAD"/>
    <w:rsid w:val="00A402CB"/>
    <w:rsid w:val="00A4104B"/>
    <w:rsid w:val="00A41AE6"/>
    <w:rsid w:val="00A41FFF"/>
    <w:rsid w:val="00A42104"/>
    <w:rsid w:val="00A42914"/>
    <w:rsid w:val="00A43402"/>
    <w:rsid w:val="00A43746"/>
    <w:rsid w:val="00A43F70"/>
    <w:rsid w:val="00A4436C"/>
    <w:rsid w:val="00A44DE1"/>
    <w:rsid w:val="00A45530"/>
    <w:rsid w:val="00A45F01"/>
    <w:rsid w:val="00A45F45"/>
    <w:rsid w:val="00A47ACE"/>
    <w:rsid w:val="00A502EE"/>
    <w:rsid w:val="00A50416"/>
    <w:rsid w:val="00A50901"/>
    <w:rsid w:val="00A50FDB"/>
    <w:rsid w:val="00A522DE"/>
    <w:rsid w:val="00A52B69"/>
    <w:rsid w:val="00A535D7"/>
    <w:rsid w:val="00A54520"/>
    <w:rsid w:val="00A54CC9"/>
    <w:rsid w:val="00A55A23"/>
    <w:rsid w:val="00A55C53"/>
    <w:rsid w:val="00A566CA"/>
    <w:rsid w:val="00A57960"/>
    <w:rsid w:val="00A60221"/>
    <w:rsid w:val="00A61F1E"/>
    <w:rsid w:val="00A6234B"/>
    <w:rsid w:val="00A64696"/>
    <w:rsid w:val="00A65A22"/>
    <w:rsid w:val="00A65DB3"/>
    <w:rsid w:val="00A6632B"/>
    <w:rsid w:val="00A667F1"/>
    <w:rsid w:val="00A70791"/>
    <w:rsid w:val="00A72243"/>
    <w:rsid w:val="00A72307"/>
    <w:rsid w:val="00A73F2D"/>
    <w:rsid w:val="00A7414B"/>
    <w:rsid w:val="00A74376"/>
    <w:rsid w:val="00A75EEB"/>
    <w:rsid w:val="00A76F86"/>
    <w:rsid w:val="00A77A94"/>
    <w:rsid w:val="00A77D8D"/>
    <w:rsid w:val="00A8186D"/>
    <w:rsid w:val="00A821B0"/>
    <w:rsid w:val="00A82641"/>
    <w:rsid w:val="00A8383D"/>
    <w:rsid w:val="00A838F5"/>
    <w:rsid w:val="00A83DA0"/>
    <w:rsid w:val="00A83F9E"/>
    <w:rsid w:val="00A844F8"/>
    <w:rsid w:val="00A859B7"/>
    <w:rsid w:val="00A85D84"/>
    <w:rsid w:val="00A8670D"/>
    <w:rsid w:val="00A86BAF"/>
    <w:rsid w:val="00A87A4C"/>
    <w:rsid w:val="00A90926"/>
    <w:rsid w:val="00A90FC3"/>
    <w:rsid w:val="00A923FD"/>
    <w:rsid w:val="00A92ABA"/>
    <w:rsid w:val="00A92DAD"/>
    <w:rsid w:val="00A93107"/>
    <w:rsid w:val="00A94762"/>
    <w:rsid w:val="00A94919"/>
    <w:rsid w:val="00A9494A"/>
    <w:rsid w:val="00A95661"/>
    <w:rsid w:val="00A95B25"/>
    <w:rsid w:val="00A95C2A"/>
    <w:rsid w:val="00A96382"/>
    <w:rsid w:val="00A976BB"/>
    <w:rsid w:val="00A97741"/>
    <w:rsid w:val="00A977F1"/>
    <w:rsid w:val="00AA0246"/>
    <w:rsid w:val="00AA02C0"/>
    <w:rsid w:val="00AA06B2"/>
    <w:rsid w:val="00AA144F"/>
    <w:rsid w:val="00AA151E"/>
    <w:rsid w:val="00AA17B4"/>
    <w:rsid w:val="00AA3A67"/>
    <w:rsid w:val="00AA3EB0"/>
    <w:rsid w:val="00AA5477"/>
    <w:rsid w:val="00AA5E8B"/>
    <w:rsid w:val="00AA6721"/>
    <w:rsid w:val="00AA7CDF"/>
    <w:rsid w:val="00AB0430"/>
    <w:rsid w:val="00AB0D39"/>
    <w:rsid w:val="00AB12F0"/>
    <w:rsid w:val="00AB19A7"/>
    <w:rsid w:val="00AB1DB2"/>
    <w:rsid w:val="00AB1E50"/>
    <w:rsid w:val="00AB26F9"/>
    <w:rsid w:val="00AB2C58"/>
    <w:rsid w:val="00AB2CBD"/>
    <w:rsid w:val="00AB5623"/>
    <w:rsid w:val="00AB7D68"/>
    <w:rsid w:val="00AB7DE1"/>
    <w:rsid w:val="00AC2752"/>
    <w:rsid w:val="00AC3069"/>
    <w:rsid w:val="00AC38AD"/>
    <w:rsid w:val="00AC4315"/>
    <w:rsid w:val="00AC4CE2"/>
    <w:rsid w:val="00AC53B7"/>
    <w:rsid w:val="00AC5E5D"/>
    <w:rsid w:val="00AD0478"/>
    <w:rsid w:val="00AD1552"/>
    <w:rsid w:val="00AD2E2E"/>
    <w:rsid w:val="00AD3643"/>
    <w:rsid w:val="00AD3820"/>
    <w:rsid w:val="00AD4478"/>
    <w:rsid w:val="00AD4D7C"/>
    <w:rsid w:val="00AD61E5"/>
    <w:rsid w:val="00AD6774"/>
    <w:rsid w:val="00AD6E7F"/>
    <w:rsid w:val="00AE03C5"/>
    <w:rsid w:val="00AE11CE"/>
    <w:rsid w:val="00AE1801"/>
    <w:rsid w:val="00AE1EF2"/>
    <w:rsid w:val="00AE2329"/>
    <w:rsid w:val="00AE26B6"/>
    <w:rsid w:val="00AE347E"/>
    <w:rsid w:val="00AE413B"/>
    <w:rsid w:val="00AE4A52"/>
    <w:rsid w:val="00AE5416"/>
    <w:rsid w:val="00AE66AA"/>
    <w:rsid w:val="00AE68F7"/>
    <w:rsid w:val="00AE6ED7"/>
    <w:rsid w:val="00AE7604"/>
    <w:rsid w:val="00AE781D"/>
    <w:rsid w:val="00AF01B4"/>
    <w:rsid w:val="00AF1CF5"/>
    <w:rsid w:val="00AF210C"/>
    <w:rsid w:val="00AF440F"/>
    <w:rsid w:val="00AF5BA4"/>
    <w:rsid w:val="00AF5C62"/>
    <w:rsid w:val="00AF5D30"/>
    <w:rsid w:val="00AF6233"/>
    <w:rsid w:val="00AF6298"/>
    <w:rsid w:val="00B0095F"/>
    <w:rsid w:val="00B01905"/>
    <w:rsid w:val="00B01BD6"/>
    <w:rsid w:val="00B02CCB"/>
    <w:rsid w:val="00B02FFD"/>
    <w:rsid w:val="00B03DE8"/>
    <w:rsid w:val="00B03F63"/>
    <w:rsid w:val="00B052E8"/>
    <w:rsid w:val="00B05455"/>
    <w:rsid w:val="00B05FA2"/>
    <w:rsid w:val="00B064AE"/>
    <w:rsid w:val="00B06565"/>
    <w:rsid w:val="00B07032"/>
    <w:rsid w:val="00B07C33"/>
    <w:rsid w:val="00B07F38"/>
    <w:rsid w:val="00B101E7"/>
    <w:rsid w:val="00B103D9"/>
    <w:rsid w:val="00B10810"/>
    <w:rsid w:val="00B11E6A"/>
    <w:rsid w:val="00B123F0"/>
    <w:rsid w:val="00B12B12"/>
    <w:rsid w:val="00B13112"/>
    <w:rsid w:val="00B1377F"/>
    <w:rsid w:val="00B14ABC"/>
    <w:rsid w:val="00B14C9A"/>
    <w:rsid w:val="00B15183"/>
    <w:rsid w:val="00B152E1"/>
    <w:rsid w:val="00B1596E"/>
    <w:rsid w:val="00B165D5"/>
    <w:rsid w:val="00B17ACF"/>
    <w:rsid w:val="00B2057A"/>
    <w:rsid w:val="00B20F3D"/>
    <w:rsid w:val="00B218EF"/>
    <w:rsid w:val="00B2228B"/>
    <w:rsid w:val="00B23AC0"/>
    <w:rsid w:val="00B24E89"/>
    <w:rsid w:val="00B25766"/>
    <w:rsid w:val="00B25A6A"/>
    <w:rsid w:val="00B25D14"/>
    <w:rsid w:val="00B30B22"/>
    <w:rsid w:val="00B31B55"/>
    <w:rsid w:val="00B31C37"/>
    <w:rsid w:val="00B325D0"/>
    <w:rsid w:val="00B32C81"/>
    <w:rsid w:val="00B34000"/>
    <w:rsid w:val="00B34B74"/>
    <w:rsid w:val="00B34C14"/>
    <w:rsid w:val="00B34EE1"/>
    <w:rsid w:val="00B34FD3"/>
    <w:rsid w:val="00B35197"/>
    <w:rsid w:val="00B40238"/>
    <w:rsid w:val="00B41F47"/>
    <w:rsid w:val="00B42370"/>
    <w:rsid w:val="00B42DA2"/>
    <w:rsid w:val="00B43C5A"/>
    <w:rsid w:val="00B44985"/>
    <w:rsid w:val="00B44C50"/>
    <w:rsid w:val="00B459FD"/>
    <w:rsid w:val="00B46A74"/>
    <w:rsid w:val="00B46BC8"/>
    <w:rsid w:val="00B50FC5"/>
    <w:rsid w:val="00B52641"/>
    <w:rsid w:val="00B52C5F"/>
    <w:rsid w:val="00B53C59"/>
    <w:rsid w:val="00B55F16"/>
    <w:rsid w:val="00B561AA"/>
    <w:rsid w:val="00B56567"/>
    <w:rsid w:val="00B569BC"/>
    <w:rsid w:val="00B5725A"/>
    <w:rsid w:val="00B57FC5"/>
    <w:rsid w:val="00B6052E"/>
    <w:rsid w:val="00B6076E"/>
    <w:rsid w:val="00B608B5"/>
    <w:rsid w:val="00B60D3E"/>
    <w:rsid w:val="00B6157C"/>
    <w:rsid w:val="00B61923"/>
    <w:rsid w:val="00B61B3F"/>
    <w:rsid w:val="00B620ED"/>
    <w:rsid w:val="00B623F5"/>
    <w:rsid w:val="00B62D76"/>
    <w:rsid w:val="00B648F8"/>
    <w:rsid w:val="00B64B66"/>
    <w:rsid w:val="00B65FBE"/>
    <w:rsid w:val="00B67A43"/>
    <w:rsid w:val="00B702B2"/>
    <w:rsid w:val="00B7086D"/>
    <w:rsid w:val="00B72134"/>
    <w:rsid w:val="00B72B09"/>
    <w:rsid w:val="00B74772"/>
    <w:rsid w:val="00B74FC0"/>
    <w:rsid w:val="00B7666E"/>
    <w:rsid w:val="00B77448"/>
    <w:rsid w:val="00B8023C"/>
    <w:rsid w:val="00B807C6"/>
    <w:rsid w:val="00B82565"/>
    <w:rsid w:val="00B82693"/>
    <w:rsid w:val="00B82CDC"/>
    <w:rsid w:val="00B8355F"/>
    <w:rsid w:val="00B847BC"/>
    <w:rsid w:val="00B84CA7"/>
    <w:rsid w:val="00B850B5"/>
    <w:rsid w:val="00B85647"/>
    <w:rsid w:val="00B86ACE"/>
    <w:rsid w:val="00B875F4"/>
    <w:rsid w:val="00B87FCE"/>
    <w:rsid w:val="00B91669"/>
    <w:rsid w:val="00B916C8"/>
    <w:rsid w:val="00B91AAE"/>
    <w:rsid w:val="00B92550"/>
    <w:rsid w:val="00B95097"/>
    <w:rsid w:val="00B952EA"/>
    <w:rsid w:val="00B9587A"/>
    <w:rsid w:val="00B95CEE"/>
    <w:rsid w:val="00B9625A"/>
    <w:rsid w:val="00B96645"/>
    <w:rsid w:val="00B96F2B"/>
    <w:rsid w:val="00BA12B3"/>
    <w:rsid w:val="00BA225C"/>
    <w:rsid w:val="00BA31A7"/>
    <w:rsid w:val="00BA36AC"/>
    <w:rsid w:val="00BA390E"/>
    <w:rsid w:val="00BA629B"/>
    <w:rsid w:val="00BA634A"/>
    <w:rsid w:val="00BB00A9"/>
    <w:rsid w:val="00BB21D4"/>
    <w:rsid w:val="00BB2A3F"/>
    <w:rsid w:val="00BB33D0"/>
    <w:rsid w:val="00BB4163"/>
    <w:rsid w:val="00BB44F3"/>
    <w:rsid w:val="00BB4B9B"/>
    <w:rsid w:val="00BB4CD2"/>
    <w:rsid w:val="00BB4DA0"/>
    <w:rsid w:val="00BB626E"/>
    <w:rsid w:val="00BB6FCC"/>
    <w:rsid w:val="00BB7694"/>
    <w:rsid w:val="00BB787A"/>
    <w:rsid w:val="00BB78CD"/>
    <w:rsid w:val="00BB79E9"/>
    <w:rsid w:val="00BC2BF0"/>
    <w:rsid w:val="00BC3CCA"/>
    <w:rsid w:val="00BC42E2"/>
    <w:rsid w:val="00BC4C4C"/>
    <w:rsid w:val="00BC4ED8"/>
    <w:rsid w:val="00BC51C7"/>
    <w:rsid w:val="00BC5218"/>
    <w:rsid w:val="00BC574D"/>
    <w:rsid w:val="00BC5A6E"/>
    <w:rsid w:val="00BC5BBD"/>
    <w:rsid w:val="00BC5FAE"/>
    <w:rsid w:val="00BC6828"/>
    <w:rsid w:val="00BC7123"/>
    <w:rsid w:val="00BC7175"/>
    <w:rsid w:val="00BC7606"/>
    <w:rsid w:val="00BC78A0"/>
    <w:rsid w:val="00BC7C97"/>
    <w:rsid w:val="00BD0489"/>
    <w:rsid w:val="00BD05A5"/>
    <w:rsid w:val="00BD05C4"/>
    <w:rsid w:val="00BD08A7"/>
    <w:rsid w:val="00BD0CDF"/>
    <w:rsid w:val="00BD10C1"/>
    <w:rsid w:val="00BD1ACB"/>
    <w:rsid w:val="00BD2170"/>
    <w:rsid w:val="00BD3B76"/>
    <w:rsid w:val="00BD4A4B"/>
    <w:rsid w:val="00BD4A72"/>
    <w:rsid w:val="00BD4CCB"/>
    <w:rsid w:val="00BD5C39"/>
    <w:rsid w:val="00BD620C"/>
    <w:rsid w:val="00BD634B"/>
    <w:rsid w:val="00BD65EF"/>
    <w:rsid w:val="00BD7F03"/>
    <w:rsid w:val="00BE0C02"/>
    <w:rsid w:val="00BE0EE5"/>
    <w:rsid w:val="00BE115A"/>
    <w:rsid w:val="00BE1618"/>
    <w:rsid w:val="00BE249A"/>
    <w:rsid w:val="00BE2ED0"/>
    <w:rsid w:val="00BE4563"/>
    <w:rsid w:val="00BE5634"/>
    <w:rsid w:val="00BE597C"/>
    <w:rsid w:val="00BF0EFD"/>
    <w:rsid w:val="00BF1359"/>
    <w:rsid w:val="00BF2009"/>
    <w:rsid w:val="00BF286F"/>
    <w:rsid w:val="00BF2900"/>
    <w:rsid w:val="00BF2EA3"/>
    <w:rsid w:val="00BF3119"/>
    <w:rsid w:val="00BF3170"/>
    <w:rsid w:val="00BF39D3"/>
    <w:rsid w:val="00BF3B1C"/>
    <w:rsid w:val="00BF3B2C"/>
    <w:rsid w:val="00BF4F01"/>
    <w:rsid w:val="00BF54E0"/>
    <w:rsid w:val="00BF6F5C"/>
    <w:rsid w:val="00BF712B"/>
    <w:rsid w:val="00BF7DBD"/>
    <w:rsid w:val="00C00CD9"/>
    <w:rsid w:val="00C0158F"/>
    <w:rsid w:val="00C01D4B"/>
    <w:rsid w:val="00C01F8E"/>
    <w:rsid w:val="00C024DE"/>
    <w:rsid w:val="00C03169"/>
    <w:rsid w:val="00C03B2B"/>
    <w:rsid w:val="00C03F48"/>
    <w:rsid w:val="00C045C0"/>
    <w:rsid w:val="00C04A6F"/>
    <w:rsid w:val="00C04EDD"/>
    <w:rsid w:val="00C05418"/>
    <w:rsid w:val="00C055ED"/>
    <w:rsid w:val="00C056E7"/>
    <w:rsid w:val="00C05766"/>
    <w:rsid w:val="00C05A8A"/>
    <w:rsid w:val="00C069BF"/>
    <w:rsid w:val="00C10642"/>
    <w:rsid w:val="00C10FBC"/>
    <w:rsid w:val="00C11AC8"/>
    <w:rsid w:val="00C125CA"/>
    <w:rsid w:val="00C13DF8"/>
    <w:rsid w:val="00C13E87"/>
    <w:rsid w:val="00C16307"/>
    <w:rsid w:val="00C16636"/>
    <w:rsid w:val="00C16F52"/>
    <w:rsid w:val="00C16F81"/>
    <w:rsid w:val="00C1738E"/>
    <w:rsid w:val="00C2008D"/>
    <w:rsid w:val="00C2026E"/>
    <w:rsid w:val="00C20B76"/>
    <w:rsid w:val="00C20EB9"/>
    <w:rsid w:val="00C21280"/>
    <w:rsid w:val="00C21646"/>
    <w:rsid w:val="00C2174F"/>
    <w:rsid w:val="00C220BE"/>
    <w:rsid w:val="00C226DB"/>
    <w:rsid w:val="00C22B44"/>
    <w:rsid w:val="00C22C83"/>
    <w:rsid w:val="00C23373"/>
    <w:rsid w:val="00C240AC"/>
    <w:rsid w:val="00C248C3"/>
    <w:rsid w:val="00C2515F"/>
    <w:rsid w:val="00C25177"/>
    <w:rsid w:val="00C27274"/>
    <w:rsid w:val="00C27B85"/>
    <w:rsid w:val="00C27CA6"/>
    <w:rsid w:val="00C31678"/>
    <w:rsid w:val="00C317EF"/>
    <w:rsid w:val="00C327A1"/>
    <w:rsid w:val="00C32C6E"/>
    <w:rsid w:val="00C34ACE"/>
    <w:rsid w:val="00C35C91"/>
    <w:rsid w:val="00C374B8"/>
    <w:rsid w:val="00C37585"/>
    <w:rsid w:val="00C37A1F"/>
    <w:rsid w:val="00C37F39"/>
    <w:rsid w:val="00C40802"/>
    <w:rsid w:val="00C40B2F"/>
    <w:rsid w:val="00C418B0"/>
    <w:rsid w:val="00C41AF2"/>
    <w:rsid w:val="00C4200B"/>
    <w:rsid w:val="00C42614"/>
    <w:rsid w:val="00C43B68"/>
    <w:rsid w:val="00C440D9"/>
    <w:rsid w:val="00C4579D"/>
    <w:rsid w:val="00C45D29"/>
    <w:rsid w:val="00C4708A"/>
    <w:rsid w:val="00C47246"/>
    <w:rsid w:val="00C4758E"/>
    <w:rsid w:val="00C47807"/>
    <w:rsid w:val="00C50ACD"/>
    <w:rsid w:val="00C50E13"/>
    <w:rsid w:val="00C50E28"/>
    <w:rsid w:val="00C510AC"/>
    <w:rsid w:val="00C52EB6"/>
    <w:rsid w:val="00C53079"/>
    <w:rsid w:val="00C539C9"/>
    <w:rsid w:val="00C547E4"/>
    <w:rsid w:val="00C54839"/>
    <w:rsid w:val="00C56339"/>
    <w:rsid w:val="00C569D3"/>
    <w:rsid w:val="00C57545"/>
    <w:rsid w:val="00C57665"/>
    <w:rsid w:val="00C57686"/>
    <w:rsid w:val="00C57D39"/>
    <w:rsid w:val="00C60D51"/>
    <w:rsid w:val="00C61AE5"/>
    <w:rsid w:val="00C63304"/>
    <w:rsid w:val="00C641F6"/>
    <w:rsid w:val="00C64910"/>
    <w:rsid w:val="00C656CC"/>
    <w:rsid w:val="00C66A16"/>
    <w:rsid w:val="00C67B1A"/>
    <w:rsid w:val="00C70778"/>
    <w:rsid w:val="00C71046"/>
    <w:rsid w:val="00C724E4"/>
    <w:rsid w:val="00C72565"/>
    <w:rsid w:val="00C731D3"/>
    <w:rsid w:val="00C7357A"/>
    <w:rsid w:val="00C73648"/>
    <w:rsid w:val="00C736A0"/>
    <w:rsid w:val="00C7404E"/>
    <w:rsid w:val="00C74B38"/>
    <w:rsid w:val="00C74DA4"/>
    <w:rsid w:val="00C74DD8"/>
    <w:rsid w:val="00C75950"/>
    <w:rsid w:val="00C75E96"/>
    <w:rsid w:val="00C75FE9"/>
    <w:rsid w:val="00C76750"/>
    <w:rsid w:val="00C77D44"/>
    <w:rsid w:val="00C8017D"/>
    <w:rsid w:val="00C80E77"/>
    <w:rsid w:val="00C81749"/>
    <w:rsid w:val="00C818D1"/>
    <w:rsid w:val="00C82899"/>
    <w:rsid w:val="00C82EB6"/>
    <w:rsid w:val="00C83676"/>
    <w:rsid w:val="00C83AE5"/>
    <w:rsid w:val="00C846F8"/>
    <w:rsid w:val="00C8778D"/>
    <w:rsid w:val="00C87A1D"/>
    <w:rsid w:val="00C90A00"/>
    <w:rsid w:val="00C939D0"/>
    <w:rsid w:val="00C93B66"/>
    <w:rsid w:val="00C94615"/>
    <w:rsid w:val="00C9693F"/>
    <w:rsid w:val="00C96BD1"/>
    <w:rsid w:val="00CA179A"/>
    <w:rsid w:val="00CA20A9"/>
    <w:rsid w:val="00CA20B2"/>
    <w:rsid w:val="00CA234B"/>
    <w:rsid w:val="00CA2775"/>
    <w:rsid w:val="00CA32E4"/>
    <w:rsid w:val="00CA34E6"/>
    <w:rsid w:val="00CA38A2"/>
    <w:rsid w:val="00CA3C0C"/>
    <w:rsid w:val="00CA439D"/>
    <w:rsid w:val="00CA5DCA"/>
    <w:rsid w:val="00CA7057"/>
    <w:rsid w:val="00CA7445"/>
    <w:rsid w:val="00CA767F"/>
    <w:rsid w:val="00CB0484"/>
    <w:rsid w:val="00CB13A1"/>
    <w:rsid w:val="00CB1CA4"/>
    <w:rsid w:val="00CB1F4D"/>
    <w:rsid w:val="00CB2438"/>
    <w:rsid w:val="00CB26FE"/>
    <w:rsid w:val="00CB3E5D"/>
    <w:rsid w:val="00CB4253"/>
    <w:rsid w:val="00CB4257"/>
    <w:rsid w:val="00CB4841"/>
    <w:rsid w:val="00CB525F"/>
    <w:rsid w:val="00CB5E54"/>
    <w:rsid w:val="00CB6591"/>
    <w:rsid w:val="00CB6B3F"/>
    <w:rsid w:val="00CB728D"/>
    <w:rsid w:val="00CB74E6"/>
    <w:rsid w:val="00CC13A4"/>
    <w:rsid w:val="00CC306E"/>
    <w:rsid w:val="00CC329A"/>
    <w:rsid w:val="00CC4C5B"/>
    <w:rsid w:val="00CC58A6"/>
    <w:rsid w:val="00CC775F"/>
    <w:rsid w:val="00CC7C3D"/>
    <w:rsid w:val="00CD0A74"/>
    <w:rsid w:val="00CD0C49"/>
    <w:rsid w:val="00CD1076"/>
    <w:rsid w:val="00CD1E85"/>
    <w:rsid w:val="00CD323E"/>
    <w:rsid w:val="00CD4924"/>
    <w:rsid w:val="00CD5287"/>
    <w:rsid w:val="00CD565A"/>
    <w:rsid w:val="00CD5B16"/>
    <w:rsid w:val="00CD6C05"/>
    <w:rsid w:val="00CD6DA0"/>
    <w:rsid w:val="00CD7192"/>
    <w:rsid w:val="00CD71BE"/>
    <w:rsid w:val="00CE030D"/>
    <w:rsid w:val="00CE0C56"/>
    <w:rsid w:val="00CE23A6"/>
    <w:rsid w:val="00CE373E"/>
    <w:rsid w:val="00CE3BBE"/>
    <w:rsid w:val="00CE3EA2"/>
    <w:rsid w:val="00CE3F74"/>
    <w:rsid w:val="00CE49EE"/>
    <w:rsid w:val="00CE4F8F"/>
    <w:rsid w:val="00CE55FB"/>
    <w:rsid w:val="00CE665D"/>
    <w:rsid w:val="00CE75A4"/>
    <w:rsid w:val="00CE78B2"/>
    <w:rsid w:val="00CE7BD7"/>
    <w:rsid w:val="00CE7D00"/>
    <w:rsid w:val="00CF2E7B"/>
    <w:rsid w:val="00CF3038"/>
    <w:rsid w:val="00CF3E2A"/>
    <w:rsid w:val="00CF48FB"/>
    <w:rsid w:val="00CF4C1B"/>
    <w:rsid w:val="00CF7B7C"/>
    <w:rsid w:val="00CF7C70"/>
    <w:rsid w:val="00D000AA"/>
    <w:rsid w:val="00D01FA1"/>
    <w:rsid w:val="00D02027"/>
    <w:rsid w:val="00D03924"/>
    <w:rsid w:val="00D04172"/>
    <w:rsid w:val="00D0780B"/>
    <w:rsid w:val="00D11947"/>
    <w:rsid w:val="00D137F4"/>
    <w:rsid w:val="00D13F93"/>
    <w:rsid w:val="00D141AD"/>
    <w:rsid w:val="00D141DE"/>
    <w:rsid w:val="00D1505A"/>
    <w:rsid w:val="00D167E5"/>
    <w:rsid w:val="00D16EEC"/>
    <w:rsid w:val="00D16F57"/>
    <w:rsid w:val="00D17058"/>
    <w:rsid w:val="00D20EAC"/>
    <w:rsid w:val="00D21550"/>
    <w:rsid w:val="00D22865"/>
    <w:rsid w:val="00D22BA5"/>
    <w:rsid w:val="00D233A8"/>
    <w:rsid w:val="00D23B07"/>
    <w:rsid w:val="00D25A86"/>
    <w:rsid w:val="00D260E6"/>
    <w:rsid w:val="00D26127"/>
    <w:rsid w:val="00D26D30"/>
    <w:rsid w:val="00D278AA"/>
    <w:rsid w:val="00D3125F"/>
    <w:rsid w:val="00D329DC"/>
    <w:rsid w:val="00D33845"/>
    <w:rsid w:val="00D34354"/>
    <w:rsid w:val="00D34410"/>
    <w:rsid w:val="00D344E3"/>
    <w:rsid w:val="00D3616E"/>
    <w:rsid w:val="00D36C74"/>
    <w:rsid w:val="00D37CA0"/>
    <w:rsid w:val="00D43B2B"/>
    <w:rsid w:val="00D4437C"/>
    <w:rsid w:val="00D4450E"/>
    <w:rsid w:val="00D4465B"/>
    <w:rsid w:val="00D47480"/>
    <w:rsid w:val="00D47A94"/>
    <w:rsid w:val="00D5240A"/>
    <w:rsid w:val="00D526E6"/>
    <w:rsid w:val="00D5283A"/>
    <w:rsid w:val="00D52EAA"/>
    <w:rsid w:val="00D53E86"/>
    <w:rsid w:val="00D53F6C"/>
    <w:rsid w:val="00D56051"/>
    <w:rsid w:val="00D5629E"/>
    <w:rsid w:val="00D61072"/>
    <w:rsid w:val="00D61532"/>
    <w:rsid w:val="00D61D20"/>
    <w:rsid w:val="00D61D62"/>
    <w:rsid w:val="00D61F35"/>
    <w:rsid w:val="00D6224A"/>
    <w:rsid w:val="00D625C9"/>
    <w:rsid w:val="00D63D3A"/>
    <w:rsid w:val="00D6410A"/>
    <w:rsid w:val="00D656E4"/>
    <w:rsid w:val="00D65C61"/>
    <w:rsid w:val="00D70676"/>
    <w:rsid w:val="00D71312"/>
    <w:rsid w:val="00D72625"/>
    <w:rsid w:val="00D736E9"/>
    <w:rsid w:val="00D73ACF"/>
    <w:rsid w:val="00D7508B"/>
    <w:rsid w:val="00D75900"/>
    <w:rsid w:val="00D7713C"/>
    <w:rsid w:val="00D7743E"/>
    <w:rsid w:val="00D80097"/>
    <w:rsid w:val="00D80DA0"/>
    <w:rsid w:val="00D81571"/>
    <w:rsid w:val="00D818DF"/>
    <w:rsid w:val="00D840B3"/>
    <w:rsid w:val="00D846D4"/>
    <w:rsid w:val="00D84B83"/>
    <w:rsid w:val="00D8521E"/>
    <w:rsid w:val="00D858F7"/>
    <w:rsid w:val="00D85D96"/>
    <w:rsid w:val="00D870D6"/>
    <w:rsid w:val="00D9032D"/>
    <w:rsid w:val="00D91C07"/>
    <w:rsid w:val="00D93D0C"/>
    <w:rsid w:val="00D95EDE"/>
    <w:rsid w:val="00D96043"/>
    <w:rsid w:val="00D9696D"/>
    <w:rsid w:val="00D96E8B"/>
    <w:rsid w:val="00D9718E"/>
    <w:rsid w:val="00D97A45"/>
    <w:rsid w:val="00D97BD5"/>
    <w:rsid w:val="00DA0A8B"/>
    <w:rsid w:val="00DA24A3"/>
    <w:rsid w:val="00DA38C7"/>
    <w:rsid w:val="00DA397A"/>
    <w:rsid w:val="00DA45FB"/>
    <w:rsid w:val="00DA4B10"/>
    <w:rsid w:val="00DA59CF"/>
    <w:rsid w:val="00DA5F10"/>
    <w:rsid w:val="00DA7242"/>
    <w:rsid w:val="00DA72B1"/>
    <w:rsid w:val="00DA7394"/>
    <w:rsid w:val="00DA76A6"/>
    <w:rsid w:val="00DA7FDB"/>
    <w:rsid w:val="00DB03BD"/>
    <w:rsid w:val="00DB1374"/>
    <w:rsid w:val="00DB24D5"/>
    <w:rsid w:val="00DB354F"/>
    <w:rsid w:val="00DB61A5"/>
    <w:rsid w:val="00DB61C8"/>
    <w:rsid w:val="00DB6AB0"/>
    <w:rsid w:val="00DB6CE2"/>
    <w:rsid w:val="00DB7853"/>
    <w:rsid w:val="00DB7937"/>
    <w:rsid w:val="00DB7D22"/>
    <w:rsid w:val="00DB7DA9"/>
    <w:rsid w:val="00DC093A"/>
    <w:rsid w:val="00DC1432"/>
    <w:rsid w:val="00DC1482"/>
    <w:rsid w:val="00DC1819"/>
    <w:rsid w:val="00DC1BDF"/>
    <w:rsid w:val="00DC222F"/>
    <w:rsid w:val="00DC36A7"/>
    <w:rsid w:val="00DC5F47"/>
    <w:rsid w:val="00DC6E63"/>
    <w:rsid w:val="00DC7809"/>
    <w:rsid w:val="00DC7FD9"/>
    <w:rsid w:val="00DD12AE"/>
    <w:rsid w:val="00DD18ED"/>
    <w:rsid w:val="00DD1F29"/>
    <w:rsid w:val="00DD21EF"/>
    <w:rsid w:val="00DD23CB"/>
    <w:rsid w:val="00DD2C4A"/>
    <w:rsid w:val="00DD2E53"/>
    <w:rsid w:val="00DD3E49"/>
    <w:rsid w:val="00DD3EE9"/>
    <w:rsid w:val="00DD4EA4"/>
    <w:rsid w:val="00DD558E"/>
    <w:rsid w:val="00DD689F"/>
    <w:rsid w:val="00DD7C82"/>
    <w:rsid w:val="00DE0424"/>
    <w:rsid w:val="00DE1304"/>
    <w:rsid w:val="00DE45B8"/>
    <w:rsid w:val="00DE4989"/>
    <w:rsid w:val="00DE4B24"/>
    <w:rsid w:val="00DE4BD3"/>
    <w:rsid w:val="00DE543A"/>
    <w:rsid w:val="00DE6CB8"/>
    <w:rsid w:val="00DE7779"/>
    <w:rsid w:val="00DE7829"/>
    <w:rsid w:val="00DF0531"/>
    <w:rsid w:val="00DF05A6"/>
    <w:rsid w:val="00DF05CA"/>
    <w:rsid w:val="00DF1FD7"/>
    <w:rsid w:val="00DF32FD"/>
    <w:rsid w:val="00DF365B"/>
    <w:rsid w:val="00DF3BB0"/>
    <w:rsid w:val="00DF471C"/>
    <w:rsid w:val="00DF51A7"/>
    <w:rsid w:val="00DF5F3F"/>
    <w:rsid w:val="00DF7698"/>
    <w:rsid w:val="00DF78D9"/>
    <w:rsid w:val="00E00496"/>
    <w:rsid w:val="00E006B8"/>
    <w:rsid w:val="00E0125A"/>
    <w:rsid w:val="00E019E7"/>
    <w:rsid w:val="00E01A1A"/>
    <w:rsid w:val="00E01A76"/>
    <w:rsid w:val="00E01B00"/>
    <w:rsid w:val="00E01F37"/>
    <w:rsid w:val="00E02B3E"/>
    <w:rsid w:val="00E02CAF"/>
    <w:rsid w:val="00E02CBA"/>
    <w:rsid w:val="00E02DCB"/>
    <w:rsid w:val="00E05F31"/>
    <w:rsid w:val="00E06F4A"/>
    <w:rsid w:val="00E06F4E"/>
    <w:rsid w:val="00E07784"/>
    <w:rsid w:val="00E07AC8"/>
    <w:rsid w:val="00E10C96"/>
    <w:rsid w:val="00E10FA3"/>
    <w:rsid w:val="00E12735"/>
    <w:rsid w:val="00E132E9"/>
    <w:rsid w:val="00E15A88"/>
    <w:rsid w:val="00E2017A"/>
    <w:rsid w:val="00E20850"/>
    <w:rsid w:val="00E2093D"/>
    <w:rsid w:val="00E20C22"/>
    <w:rsid w:val="00E214E0"/>
    <w:rsid w:val="00E215F8"/>
    <w:rsid w:val="00E21A55"/>
    <w:rsid w:val="00E224DD"/>
    <w:rsid w:val="00E22BC6"/>
    <w:rsid w:val="00E23D88"/>
    <w:rsid w:val="00E244F5"/>
    <w:rsid w:val="00E25A61"/>
    <w:rsid w:val="00E25DDF"/>
    <w:rsid w:val="00E25F03"/>
    <w:rsid w:val="00E26C67"/>
    <w:rsid w:val="00E27CC6"/>
    <w:rsid w:val="00E300F9"/>
    <w:rsid w:val="00E30778"/>
    <w:rsid w:val="00E30E8C"/>
    <w:rsid w:val="00E30FD4"/>
    <w:rsid w:val="00E32D2F"/>
    <w:rsid w:val="00E33762"/>
    <w:rsid w:val="00E337FC"/>
    <w:rsid w:val="00E3426C"/>
    <w:rsid w:val="00E34CEA"/>
    <w:rsid w:val="00E35C6E"/>
    <w:rsid w:val="00E35E63"/>
    <w:rsid w:val="00E3746A"/>
    <w:rsid w:val="00E40E58"/>
    <w:rsid w:val="00E41C0F"/>
    <w:rsid w:val="00E42E2B"/>
    <w:rsid w:val="00E42E2F"/>
    <w:rsid w:val="00E42E6C"/>
    <w:rsid w:val="00E43B5E"/>
    <w:rsid w:val="00E4485D"/>
    <w:rsid w:val="00E44C4B"/>
    <w:rsid w:val="00E44E0C"/>
    <w:rsid w:val="00E47AA1"/>
    <w:rsid w:val="00E50500"/>
    <w:rsid w:val="00E512B7"/>
    <w:rsid w:val="00E51C51"/>
    <w:rsid w:val="00E52A2E"/>
    <w:rsid w:val="00E52A59"/>
    <w:rsid w:val="00E52C7B"/>
    <w:rsid w:val="00E52EF2"/>
    <w:rsid w:val="00E52F5C"/>
    <w:rsid w:val="00E53CC1"/>
    <w:rsid w:val="00E54854"/>
    <w:rsid w:val="00E55BE6"/>
    <w:rsid w:val="00E55C84"/>
    <w:rsid w:val="00E55CC4"/>
    <w:rsid w:val="00E56BE5"/>
    <w:rsid w:val="00E57001"/>
    <w:rsid w:val="00E60C11"/>
    <w:rsid w:val="00E60DC3"/>
    <w:rsid w:val="00E61078"/>
    <w:rsid w:val="00E61DF9"/>
    <w:rsid w:val="00E62628"/>
    <w:rsid w:val="00E62877"/>
    <w:rsid w:val="00E635E4"/>
    <w:rsid w:val="00E6491C"/>
    <w:rsid w:val="00E65F5E"/>
    <w:rsid w:val="00E65FB9"/>
    <w:rsid w:val="00E6618E"/>
    <w:rsid w:val="00E66859"/>
    <w:rsid w:val="00E66CC5"/>
    <w:rsid w:val="00E66EC8"/>
    <w:rsid w:val="00E67177"/>
    <w:rsid w:val="00E67241"/>
    <w:rsid w:val="00E6744E"/>
    <w:rsid w:val="00E67493"/>
    <w:rsid w:val="00E67EF9"/>
    <w:rsid w:val="00E70794"/>
    <w:rsid w:val="00E71D1E"/>
    <w:rsid w:val="00E722C8"/>
    <w:rsid w:val="00E72767"/>
    <w:rsid w:val="00E72DC5"/>
    <w:rsid w:val="00E73B1D"/>
    <w:rsid w:val="00E73DD9"/>
    <w:rsid w:val="00E74061"/>
    <w:rsid w:val="00E74681"/>
    <w:rsid w:val="00E74DE7"/>
    <w:rsid w:val="00E751FC"/>
    <w:rsid w:val="00E75BEC"/>
    <w:rsid w:val="00E81525"/>
    <w:rsid w:val="00E81858"/>
    <w:rsid w:val="00E81E2F"/>
    <w:rsid w:val="00E8375D"/>
    <w:rsid w:val="00E841DB"/>
    <w:rsid w:val="00E843C1"/>
    <w:rsid w:val="00E84936"/>
    <w:rsid w:val="00E85CC2"/>
    <w:rsid w:val="00E85E7D"/>
    <w:rsid w:val="00E86262"/>
    <w:rsid w:val="00E87BF0"/>
    <w:rsid w:val="00E90F05"/>
    <w:rsid w:val="00E91936"/>
    <w:rsid w:val="00E91BF3"/>
    <w:rsid w:val="00E91CD8"/>
    <w:rsid w:val="00E934C0"/>
    <w:rsid w:val="00E93BE8"/>
    <w:rsid w:val="00E93EC7"/>
    <w:rsid w:val="00E94082"/>
    <w:rsid w:val="00E94E64"/>
    <w:rsid w:val="00E94F62"/>
    <w:rsid w:val="00E9617E"/>
    <w:rsid w:val="00E96639"/>
    <w:rsid w:val="00E97152"/>
    <w:rsid w:val="00E97823"/>
    <w:rsid w:val="00EA1560"/>
    <w:rsid w:val="00EA18E1"/>
    <w:rsid w:val="00EA1F7C"/>
    <w:rsid w:val="00EA2212"/>
    <w:rsid w:val="00EA24BB"/>
    <w:rsid w:val="00EA2668"/>
    <w:rsid w:val="00EA2D74"/>
    <w:rsid w:val="00EA34B3"/>
    <w:rsid w:val="00EA5E29"/>
    <w:rsid w:val="00EA66B4"/>
    <w:rsid w:val="00EA7CA1"/>
    <w:rsid w:val="00EB0438"/>
    <w:rsid w:val="00EB0507"/>
    <w:rsid w:val="00EB194D"/>
    <w:rsid w:val="00EB1BB4"/>
    <w:rsid w:val="00EB1EDB"/>
    <w:rsid w:val="00EB2742"/>
    <w:rsid w:val="00EB2902"/>
    <w:rsid w:val="00EB389B"/>
    <w:rsid w:val="00EB4F62"/>
    <w:rsid w:val="00EB554A"/>
    <w:rsid w:val="00EB6C5E"/>
    <w:rsid w:val="00EB71A5"/>
    <w:rsid w:val="00EC00D9"/>
    <w:rsid w:val="00EC1E6F"/>
    <w:rsid w:val="00EC260B"/>
    <w:rsid w:val="00EC2F18"/>
    <w:rsid w:val="00EC3065"/>
    <w:rsid w:val="00EC346F"/>
    <w:rsid w:val="00EC3F90"/>
    <w:rsid w:val="00EC450F"/>
    <w:rsid w:val="00EC460D"/>
    <w:rsid w:val="00EC496B"/>
    <w:rsid w:val="00EC4DB1"/>
    <w:rsid w:val="00EC553E"/>
    <w:rsid w:val="00EC684A"/>
    <w:rsid w:val="00EC6B93"/>
    <w:rsid w:val="00EC7729"/>
    <w:rsid w:val="00ED0D67"/>
    <w:rsid w:val="00ED0F45"/>
    <w:rsid w:val="00ED2253"/>
    <w:rsid w:val="00ED2F00"/>
    <w:rsid w:val="00ED38D3"/>
    <w:rsid w:val="00ED40B5"/>
    <w:rsid w:val="00ED462C"/>
    <w:rsid w:val="00ED48D0"/>
    <w:rsid w:val="00ED7246"/>
    <w:rsid w:val="00EE18BD"/>
    <w:rsid w:val="00EE1A7D"/>
    <w:rsid w:val="00EE1CB4"/>
    <w:rsid w:val="00EE1F51"/>
    <w:rsid w:val="00EE2096"/>
    <w:rsid w:val="00EE2500"/>
    <w:rsid w:val="00EE2F1F"/>
    <w:rsid w:val="00EE3675"/>
    <w:rsid w:val="00EE36B9"/>
    <w:rsid w:val="00EE397C"/>
    <w:rsid w:val="00EE3CF7"/>
    <w:rsid w:val="00EE3D8B"/>
    <w:rsid w:val="00EE3DD4"/>
    <w:rsid w:val="00EE5607"/>
    <w:rsid w:val="00EE6CED"/>
    <w:rsid w:val="00EE7669"/>
    <w:rsid w:val="00EE76C4"/>
    <w:rsid w:val="00EF02AF"/>
    <w:rsid w:val="00EF39CA"/>
    <w:rsid w:val="00EF3FBC"/>
    <w:rsid w:val="00EF4354"/>
    <w:rsid w:val="00EF4A01"/>
    <w:rsid w:val="00EF5478"/>
    <w:rsid w:val="00EF5562"/>
    <w:rsid w:val="00EF6293"/>
    <w:rsid w:val="00EF6935"/>
    <w:rsid w:val="00EF7DBB"/>
    <w:rsid w:val="00EF7E91"/>
    <w:rsid w:val="00EF7F11"/>
    <w:rsid w:val="00F01B91"/>
    <w:rsid w:val="00F01DF5"/>
    <w:rsid w:val="00F037C2"/>
    <w:rsid w:val="00F04600"/>
    <w:rsid w:val="00F048D1"/>
    <w:rsid w:val="00F04F38"/>
    <w:rsid w:val="00F05020"/>
    <w:rsid w:val="00F05C36"/>
    <w:rsid w:val="00F0662F"/>
    <w:rsid w:val="00F06B59"/>
    <w:rsid w:val="00F0772A"/>
    <w:rsid w:val="00F11DF0"/>
    <w:rsid w:val="00F12069"/>
    <w:rsid w:val="00F12BAE"/>
    <w:rsid w:val="00F12FF9"/>
    <w:rsid w:val="00F13B1E"/>
    <w:rsid w:val="00F14F20"/>
    <w:rsid w:val="00F158C3"/>
    <w:rsid w:val="00F15E98"/>
    <w:rsid w:val="00F16405"/>
    <w:rsid w:val="00F16C65"/>
    <w:rsid w:val="00F1711F"/>
    <w:rsid w:val="00F17207"/>
    <w:rsid w:val="00F17337"/>
    <w:rsid w:val="00F178FE"/>
    <w:rsid w:val="00F20E28"/>
    <w:rsid w:val="00F225C4"/>
    <w:rsid w:val="00F22A12"/>
    <w:rsid w:val="00F23A03"/>
    <w:rsid w:val="00F247EC"/>
    <w:rsid w:val="00F2520D"/>
    <w:rsid w:val="00F258A7"/>
    <w:rsid w:val="00F25BC3"/>
    <w:rsid w:val="00F26439"/>
    <w:rsid w:val="00F264DB"/>
    <w:rsid w:val="00F26593"/>
    <w:rsid w:val="00F267BF"/>
    <w:rsid w:val="00F26AA8"/>
    <w:rsid w:val="00F26CD9"/>
    <w:rsid w:val="00F277F8"/>
    <w:rsid w:val="00F27AB9"/>
    <w:rsid w:val="00F27D63"/>
    <w:rsid w:val="00F27FF6"/>
    <w:rsid w:val="00F308B0"/>
    <w:rsid w:val="00F31DA7"/>
    <w:rsid w:val="00F31EB2"/>
    <w:rsid w:val="00F3425A"/>
    <w:rsid w:val="00F342F3"/>
    <w:rsid w:val="00F358DE"/>
    <w:rsid w:val="00F35ED5"/>
    <w:rsid w:val="00F363E2"/>
    <w:rsid w:val="00F37B97"/>
    <w:rsid w:val="00F37D26"/>
    <w:rsid w:val="00F401DE"/>
    <w:rsid w:val="00F406AB"/>
    <w:rsid w:val="00F42355"/>
    <w:rsid w:val="00F428B6"/>
    <w:rsid w:val="00F42AF3"/>
    <w:rsid w:val="00F442F9"/>
    <w:rsid w:val="00F44764"/>
    <w:rsid w:val="00F44AB8"/>
    <w:rsid w:val="00F4544E"/>
    <w:rsid w:val="00F477CD"/>
    <w:rsid w:val="00F50327"/>
    <w:rsid w:val="00F5051E"/>
    <w:rsid w:val="00F50BC0"/>
    <w:rsid w:val="00F50C0B"/>
    <w:rsid w:val="00F5114A"/>
    <w:rsid w:val="00F5155C"/>
    <w:rsid w:val="00F51B10"/>
    <w:rsid w:val="00F51B5E"/>
    <w:rsid w:val="00F52E2A"/>
    <w:rsid w:val="00F53439"/>
    <w:rsid w:val="00F53CE2"/>
    <w:rsid w:val="00F54ED6"/>
    <w:rsid w:val="00F550D2"/>
    <w:rsid w:val="00F55479"/>
    <w:rsid w:val="00F5636D"/>
    <w:rsid w:val="00F56D0F"/>
    <w:rsid w:val="00F604EA"/>
    <w:rsid w:val="00F61EB0"/>
    <w:rsid w:val="00F62495"/>
    <w:rsid w:val="00F62AB8"/>
    <w:rsid w:val="00F63722"/>
    <w:rsid w:val="00F638DF"/>
    <w:rsid w:val="00F63AD9"/>
    <w:rsid w:val="00F64C4A"/>
    <w:rsid w:val="00F64D2F"/>
    <w:rsid w:val="00F64F8F"/>
    <w:rsid w:val="00F65289"/>
    <w:rsid w:val="00F659A0"/>
    <w:rsid w:val="00F67554"/>
    <w:rsid w:val="00F67BDE"/>
    <w:rsid w:val="00F7000D"/>
    <w:rsid w:val="00F70733"/>
    <w:rsid w:val="00F707AE"/>
    <w:rsid w:val="00F70F35"/>
    <w:rsid w:val="00F716F1"/>
    <w:rsid w:val="00F71F83"/>
    <w:rsid w:val="00F72939"/>
    <w:rsid w:val="00F72B98"/>
    <w:rsid w:val="00F72F2F"/>
    <w:rsid w:val="00F73A8E"/>
    <w:rsid w:val="00F74683"/>
    <w:rsid w:val="00F746DC"/>
    <w:rsid w:val="00F74AFB"/>
    <w:rsid w:val="00F80286"/>
    <w:rsid w:val="00F8045B"/>
    <w:rsid w:val="00F81348"/>
    <w:rsid w:val="00F8151F"/>
    <w:rsid w:val="00F817A9"/>
    <w:rsid w:val="00F82348"/>
    <w:rsid w:val="00F82805"/>
    <w:rsid w:val="00F83A60"/>
    <w:rsid w:val="00F83D5F"/>
    <w:rsid w:val="00F84B28"/>
    <w:rsid w:val="00F85100"/>
    <w:rsid w:val="00F854DD"/>
    <w:rsid w:val="00F871E5"/>
    <w:rsid w:val="00F908BB"/>
    <w:rsid w:val="00F914B4"/>
    <w:rsid w:val="00F91699"/>
    <w:rsid w:val="00F92F90"/>
    <w:rsid w:val="00F9329D"/>
    <w:rsid w:val="00F933A1"/>
    <w:rsid w:val="00F93C3D"/>
    <w:rsid w:val="00F96C07"/>
    <w:rsid w:val="00F97362"/>
    <w:rsid w:val="00F97721"/>
    <w:rsid w:val="00FA0847"/>
    <w:rsid w:val="00FA1067"/>
    <w:rsid w:val="00FA19D2"/>
    <w:rsid w:val="00FA3D08"/>
    <w:rsid w:val="00FA3F0D"/>
    <w:rsid w:val="00FA5D50"/>
    <w:rsid w:val="00FA5EA9"/>
    <w:rsid w:val="00FA640D"/>
    <w:rsid w:val="00FA739C"/>
    <w:rsid w:val="00FA7570"/>
    <w:rsid w:val="00FA7BAA"/>
    <w:rsid w:val="00FB0438"/>
    <w:rsid w:val="00FB1507"/>
    <w:rsid w:val="00FB1826"/>
    <w:rsid w:val="00FB1A9B"/>
    <w:rsid w:val="00FB1C37"/>
    <w:rsid w:val="00FB1EB8"/>
    <w:rsid w:val="00FB227A"/>
    <w:rsid w:val="00FB3651"/>
    <w:rsid w:val="00FB3FBA"/>
    <w:rsid w:val="00FB4580"/>
    <w:rsid w:val="00FB57A0"/>
    <w:rsid w:val="00FB6076"/>
    <w:rsid w:val="00FB73ED"/>
    <w:rsid w:val="00FB7802"/>
    <w:rsid w:val="00FC018E"/>
    <w:rsid w:val="00FC0253"/>
    <w:rsid w:val="00FC03A1"/>
    <w:rsid w:val="00FC069D"/>
    <w:rsid w:val="00FC0E26"/>
    <w:rsid w:val="00FC23C1"/>
    <w:rsid w:val="00FC268C"/>
    <w:rsid w:val="00FC287C"/>
    <w:rsid w:val="00FC2C1B"/>
    <w:rsid w:val="00FC4C9A"/>
    <w:rsid w:val="00FC50D3"/>
    <w:rsid w:val="00FC5166"/>
    <w:rsid w:val="00FC58F4"/>
    <w:rsid w:val="00FC59F0"/>
    <w:rsid w:val="00FC5BA0"/>
    <w:rsid w:val="00FC5F3B"/>
    <w:rsid w:val="00FC673F"/>
    <w:rsid w:val="00FC6F2C"/>
    <w:rsid w:val="00FD1320"/>
    <w:rsid w:val="00FD15F0"/>
    <w:rsid w:val="00FD24DC"/>
    <w:rsid w:val="00FD3250"/>
    <w:rsid w:val="00FD384C"/>
    <w:rsid w:val="00FD3BCE"/>
    <w:rsid w:val="00FD3E32"/>
    <w:rsid w:val="00FD453C"/>
    <w:rsid w:val="00FD4E0C"/>
    <w:rsid w:val="00FD4FE4"/>
    <w:rsid w:val="00FD5408"/>
    <w:rsid w:val="00FD56F0"/>
    <w:rsid w:val="00FD5A14"/>
    <w:rsid w:val="00FD6A1C"/>
    <w:rsid w:val="00FD6D9A"/>
    <w:rsid w:val="00FD7EF7"/>
    <w:rsid w:val="00FE0C53"/>
    <w:rsid w:val="00FE0D6F"/>
    <w:rsid w:val="00FE0F0F"/>
    <w:rsid w:val="00FE1B6F"/>
    <w:rsid w:val="00FE2619"/>
    <w:rsid w:val="00FE27ED"/>
    <w:rsid w:val="00FE2B9B"/>
    <w:rsid w:val="00FE337C"/>
    <w:rsid w:val="00FE3966"/>
    <w:rsid w:val="00FE4420"/>
    <w:rsid w:val="00FE4740"/>
    <w:rsid w:val="00FF3A5A"/>
    <w:rsid w:val="00FF406A"/>
    <w:rsid w:val="00FF42F0"/>
    <w:rsid w:val="00FF4848"/>
    <w:rsid w:val="00FF505C"/>
    <w:rsid w:val="00FF60D9"/>
    <w:rsid w:val="00FF64F2"/>
    <w:rsid w:val="00FF6C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,"/>
  <w:listSeparator w:val=";"/>
  <w14:docId w14:val="344E5293"/>
  <w14:defaultImageDpi w14:val="32767"/>
  <w15:docId w15:val="{CD708781-7576-4066-AE54-6143B8FD18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76623B"/>
  </w:style>
  <w:style w:type="paragraph" w:styleId="berschrift1">
    <w:name w:val="heading 1"/>
    <w:basedOn w:val="Standard"/>
    <w:next w:val="Standard"/>
    <w:link w:val="berschrift1Zchn"/>
    <w:uiPriority w:val="9"/>
    <w:qFormat/>
    <w:rsid w:val="00A45F45"/>
    <w:pPr>
      <w:keepNext/>
      <w:keepLines/>
      <w:numPr>
        <w:numId w:val="3"/>
      </w:numPr>
      <w:spacing w:before="240" w:after="0"/>
      <w:jc w:val="both"/>
      <w:outlineLvl w:val="0"/>
    </w:pPr>
    <w:rPr>
      <w:rFonts w:ascii="Times New Roman" w:eastAsiaTheme="majorEastAsia" w:hAnsi="Times New Roman" w:cstheme="majorBidi"/>
      <w:b/>
      <w:color w:val="000000" w:themeColor="text1"/>
      <w:sz w:val="32"/>
      <w:szCs w:val="32"/>
      <w:lang w:eastAsia="en-US"/>
    </w:rPr>
  </w:style>
  <w:style w:type="paragraph" w:styleId="berschrift2">
    <w:name w:val="heading 2"/>
    <w:basedOn w:val="Standard"/>
    <w:next w:val="Standard"/>
    <w:link w:val="berschrift2Zchn"/>
    <w:autoRedefine/>
    <w:uiPriority w:val="9"/>
    <w:unhideWhenUsed/>
    <w:qFormat/>
    <w:rsid w:val="00A45F45"/>
    <w:pPr>
      <w:keepNext/>
      <w:keepLines/>
      <w:numPr>
        <w:ilvl w:val="1"/>
        <w:numId w:val="3"/>
      </w:numPr>
      <w:spacing w:before="40" w:after="0"/>
      <w:jc w:val="both"/>
      <w:outlineLvl w:val="1"/>
    </w:pPr>
    <w:rPr>
      <w:rFonts w:ascii="Times New Roman" w:eastAsiaTheme="majorEastAsia" w:hAnsi="Times New Roman" w:cstheme="majorBidi"/>
      <w:b/>
      <w:iCs/>
      <w:sz w:val="28"/>
      <w:szCs w:val="26"/>
      <w:lang w:eastAsia="en-US"/>
    </w:rPr>
  </w:style>
  <w:style w:type="paragraph" w:styleId="berschrift3">
    <w:name w:val="heading 3"/>
    <w:basedOn w:val="Standard"/>
    <w:next w:val="Standard"/>
    <w:link w:val="berschrift3Zchn"/>
    <w:autoRedefine/>
    <w:uiPriority w:val="9"/>
    <w:unhideWhenUsed/>
    <w:qFormat/>
    <w:rsid w:val="00A45F45"/>
    <w:pPr>
      <w:keepNext/>
      <w:keepLines/>
      <w:numPr>
        <w:ilvl w:val="2"/>
        <w:numId w:val="3"/>
      </w:numPr>
      <w:spacing w:before="40" w:after="0"/>
      <w:ind w:left="720"/>
      <w:jc w:val="both"/>
      <w:outlineLvl w:val="2"/>
    </w:pPr>
    <w:rPr>
      <w:rFonts w:ascii="Times New Roman" w:eastAsiaTheme="majorEastAsia" w:hAnsi="Times New Roman" w:cstheme="majorBidi"/>
      <w:b/>
      <w:sz w:val="28"/>
      <w:szCs w:val="24"/>
      <w:lang w:eastAsia="en-US"/>
    </w:rPr>
  </w:style>
  <w:style w:type="paragraph" w:styleId="berschrift4">
    <w:name w:val="heading 4"/>
    <w:basedOn w:val="Standard"/>
    <w:next w:val="Standard"/>
    <w:link w:val="berschrift4Zchn"/>
    <w:autoRedefine/>
    <w:uiPriority w:val="9"/>
    <w:unhideWhenUsed/>
    <w:qFormat/>
    <w:rsid w:val="00A45F45"/>
    <w:pPr>
      <w:keepNext/>
      <w:keepLines/>
      <w:numPr>
        <w:ilvl w:val="3"/>
        <w:numId w:val="3"/>
      </w:numPr>
      <w:spacing w:before="40" w:after="0"/>
      <w:jc w:val="both"/>
      <w:outlineLvl w:val="3"/>
    </w:pPr>
    <w:rPr>
      <w:rFonts w:ascii="Times New Roman" w:eastAsiaTheme="majorEastAsia" w:hAnsi="Times New Roman" w:cstheme="majorBidi"/>
      <w:b/>
      <w:iCs/>
      <w:color w:val="000000" w:themeColor="text1"/>
      <w:sz w:val="28"/>
      <w:lang w:eastAsia="en-US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A45F45"/>
    <w:pPr>
      <w:keepNext/>
      <w:keepLines/>
      <w:numPr>
        <w:ilvl w:val="4"/>
        <w:numId w:val="3"/>
      </w:numPr>
      <w:spacing w:before="40" w:after="0"/>
      <w:jc w:val="both"/>
      <w:outlineLvl w:val="4"/>
    </w:pPr>
    <w:rPr>
      <w:rFonts w:asciiTheme="majorHAnsi" w:eastAsiaTheme="majorEastAsia" w:hAnsiTheme="majorHAnsi" w:cstheme="majorBidi"/>
      <w:color w:val="2E74B5" w:themeColor="accent1" w:themeShade="BF"/>
      <w:lang w:eastAsia="en-US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A45F45"/>
    <w:pPr>
      <w:keepNext/>
      <w:keepLines/>
      <w:numPr>
        <w:ilvl w:val="5"/>
        <w:numId w:val="3"/>
      </w:numPr>
      <w:spacing w:before="40" w:after="0"/>
      <w:jc w:val="both"/>
      <w:outlineLvl w:val="5"/>
    </w:pPr>
    <w:rPr>
      <w:rFonts w:asciiTheme="majorHAnsi" w:eastAsiaTheme="majorEastAsia" w:hAnsiTheme="majorHAnsi" w:cstheme="majorBidi"/>
      <w:color w:val="1F4D78" w:themeColor="accent1" w:themeShade="7F"/>
      <w:lang w:eastAsia="en-US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A45F45"/>
    <w:pPr>
      <w:keepNext/>
      <w:keepLines/>
      <w:numPr>
        <w:ilvl w:val="6"/>
        <w:numId w:val="3"/>
      </w:numPr>
      <w:spacing w:before="40" w:after="0"/>
      <w:jc w:val="both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  <w:lang w:eastAsia="en-US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A45F45"/>
    <w:pPr>
      <w:keepNext/>
      <w:keepLines/>
      <w:numPr>
        <w:ilvl w:val="7"/>
        <w:numId w:val="3"/>
      </w:numPr>
      <w:spacing w:before="40" w:after="0"/>
      <w:jc w:val="both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  <w:lang w:eastAsia="en-US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A45F45"/>
    <w:pPr>
      <w:keepNext/>
      <w:keepLines/>
      <w:numPr>
        <w:ilvl w:val="8"/>
        <w:numId w:val="3"/>
      </w:numPr>
      <w:spacing w:before="40" w:after="0"/>
      <w:jc w:val="both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eastAsia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A45F45"/>
    <w:rPr>
      <w:rFonts w:ascii="Times New Roman" w:eastAsiaTheme="majorEastAsia" w:hAnsi="Times New Roman" w:cstheme="majorBidi"/>
      <w:b/>
      <w:color w:val="000000" w:themeColor="text1"/>
      <w:sz w:val="32"/>
      <w:szCs w:val="32"/>
      <w:lang w:eastAsia="en-US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A45F45"/>
    <w:rPr>
      <w:rFonts w:ascii="Times New Roman" w:eastAsiaTheme="majorEastAsia" w:hAnsi="Times New Roman" w:cstheme="majorBidi"/>
      <w:b/>
      <w:iCs/>
      <w:sz w:val="28"/>
      <w:szCs w:val="26"/>
      <w:lang w:eastAsia="en-US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A45F45"/>
    <w:rPr>
      <w:rFonts w:ascii="Times New Roman" w:eastAsiaTheme="majorEastAsia" w:hAnsi="Times New Roman" w:cstheme="majorBidi"/>
      <w:b/>
      <w:sz w:val="28"/>
      <w:szCs w:val="24"/>
      <w:lang w:eastAsia="en-US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A45F45"/>
    <w:rPr>
      <w:rFonts w:ascii="Times New Roman" w:eastAsiaTheme="majorEastAsia" w:hAnsi="Times New Roman" w:cstheme="majorBidi"/>
      <w:b/>
      <w:iCs/>
      <w:color w:val="000000" w:themeColor="text1"/>
      <w:sz w:val="28"/>
      <w:lang w:eastAsia="en-US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A45F45"/>
    <w:rPr>
      <w:rFonts w:asciiTheme="majorHAnsi" w:eastAsiaTheme="majorEastAsia" w:hAnsiTheme="majorHAnsi" w:cstheme="majorBidi"/>
      <w:color w:val="2E74B5" w:themeColor="accent1" w:themeShade="BF"/>
      <w:lang w:eastAsia="en-US"/>
    </w:rPr>
  </w:style>
  <w:style w:type="paragraph" w:styleId="Kommentartext">
    <w:name w:val="annotation text"/>
    <w:basedOn w:val="Standard"/>
    <w:link w:val="KommentartextZchn"/>
    <w:uiPriority w:val="99"/>
    <w:unhideWhenUsed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Pr>
      <w:sz w:val="20"/>
      <w:szCs w:val="20"/>
    </w:rPr>
  </w:style>
  <w:style w:type="character" w:styleId="Kommentarzeichen">
    <w:name w:val="annotation reference"/>
    <w:basedOn w:val="Absatz-Standardschriftart"/>
    <w:uiPriority w:val="99"/>
    <w:semiHidden/>
    <w:unhideWhenUsed/>
    <w:rPr>
      <w:sz w:val="16"/>
      <w:szCs w:val="16"/>
    </w:rPr>
  </w:style>
  <w:style w:type="character" w:styleId="Zeilennummer">
    <w:name w:val="line number"/>
    <w:basedOn w:val="Absatz-Standardschriftart"/>
    <w:uiPriority w:val="99"/>
    <w:semiHidden/>
    <w:unhideWhenUsed/>
    <w:rsid w:val="00872D2A"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872D2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872D2A"/>
    <w:rPr>
      <w:rFonts w:ascii="Segoe UI" w:hAnsi="Segoe UI" w:cs="Segoe UI"/>
      <w:sz w:val="18"/>
      <w:szCs w:val="18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7D4B22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7D4B22"/>
    <w:rPr>
      <w:b/>
      <w:bCs/>
      <w:sz w:val="20"/>
      <w:szCs w:val="20"/>
    </w:rPr>
  </w:style>
  <w:style w:type="paragraph" w:customStyle="1" w:styleId="EndNoteBibliographyTitle">
    <w:name w:val="EndNote Bibliography Title"/>
    <w:basedOn w:val="Standard"/>
    <w:link w:val="EndNoteBibliographyTitleZchn"/>
    <w:rsid w:val="007D4B2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7D4B22"/>
    <w:rPr>
      <w:rFonts w:ascii="Calibri" w:hAnsi="Calibri" w:cs="Calibri"/>
      <w:noProof/>
    </w:rPr>
  </w:style>
  <w:style w:type="paragraph" w:customStyle="1" w:styleId="EndNoteBibliography">
    <w:name w:val="EndNote Bibliography"/>
    <w:basedOn w:val="Standard"/>
    <w:link w:val="EndNoteBibliographyZchn"/>
    <w:rsid w:val="007D4B2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Zchn">
    <w:name w:val="EndNote Bibliography Zchn"/>
    <w:basedOn w:val="Absatz-Standardschriftart"/>
    <w:link w:val="EndNoteBibliography"/>
    <w:rsid w:val="007D4B22"/>
    <w:rPr>
      <w:rFonts w:ascii="Calibri" w:hAnsi="Calibri" w:cs="Calibri"/>
      <w:noProof/>
    </w:rPr>
  </w:style>
  <w:style w:type="paragraph" w:styleId="Kopfzeile">
    <w:name w:val="header"/>
    <w:basedOn w:val="Standard"/>
    <w:link w:val="KopfzeileZchn"/>
    <w:uiPriority w:val="99"/>
    <w:unhideWhenUsed/>
    <w:rsid w:val="008A002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8A0028"/>
  </w:style>
  <w:style w:type="paragraph" w:styleId="Fuzeile">
    <w:name w:val="footer"/>
    <w:basedOn w:val="Standard"/>
    <w:link w:val="FuzeileZchn"/>
    <w:uiPriority w:val="99"/>
    <w:unhideWhenUsed/>
    <w:rsid w:val="008A002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8A0028"/>
  </w:style>
  <w:style w:type="paragraph" w:styleId="berarbeitung">
    <w:name w:val="Revision"/>
    <w:hidden/>
    <w:uiPriority w:val="99"/>
    <w:semiHidden/>
    <w:rsid w:val="00985D30"/>
    <w:pPr>
      <w:spacing w:after="0" w:line="240" w:lineRule="auto"/>
    </w:pPr>
  </w:style>
  <w:style w:type="character" w:styleId="Hyperlink">
    <w:name w:val="Hyperlink"/>
    <w:basedOn w:val="Absatz-Standardschriftart"/>
    <w:uiPriority w:val="99"/>
    <w:unhideWhenUsed/>
    <w:rsid w:val="006B7C72"/>
    <w:rPr>
      <w:color w:val="0563C1" w:themeColor="hyperlink"/>
      <w:u w:val="single"/>
    </w:rPr>
  </w:style>
  <w:style w:type="character" w:customStyle="1" w:styleId="fontstyle01">
    <w:name w:val="fontstyle01"/>
    <w:basedOn w:val="Absatz-Standardschriftart"/>
    <w:rsid w:val="00E02CAF"/>
    <w:rPr>
      <w:rFonts w:ascii="Calibri" w:hAnsi="Calibri" w:cs="Calibri" w:hint="default"/>
      <w:b w:val="0"/>
      <w:bCs w:val="0"/>
      <w:i w:val="0"/>
      <w:iCs w:val="0"/>
      <w:color w:val="000000"/>
      <w:sz w:val="22"/>
      <w:szCs w:val="22"/>
    </w:rPr>
  </w:style>
  <w:style w:type="paragraph" w:styleId="StandardWeb">
    <w:name w:val="Normal (Web)"/>
    <w:basedOn w:val="Standard"/>
    <w:uiPriority w:val="99"/>
    <w:unhideWhenUsed/>
    <w:rsid w:val="0027143E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  <w:lang w:val="de-DE" w:eastAsia="de-DE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A45F45"/>
    <w:rPr>
      <w:rFonts w:asciiTheme="majorHAnsi" w:eastAsiaTheme="majorEastAsia" w:hAnsiTheme="majorHAnsi" w:cstheme="majorBidi"/>
      <w:color w:val="1F4D78" w:themeColor="accent1" w:themeShade="7F"/>
      <w:lang w:eastAsia="en-US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A45F45"/>
    <w:rPr>
      <w:rFonts w:asciiTheme="majorHAnsi" w:eastAsiaTheme="majorEastAsia" w:hAnsiTheme="majorHAnsi" w:cstheme="majorBidi"/>
      <w:i/>
      <w:iCs/>
      <w:color w:val="1F4D78" w:themeColor="accent1" w:themeShade="7F"/>
      <w:lang w:eastAsia="en-US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A45F45"/>
    <w:rPr>
      <w:rFonts w:asciiTheme="majorHAnsi" w:eastAsiaTheme="majorEastAsia" w:hAnsiTheme="majorHAnsi" w:cstheme="majorBidi"/>
      <w:color w:val="272727" w:themeColor="text1" w:themeTint="D8"/>
      <w:sz w:val="21"/>
      <w:szCs w:val="21"/>
      <w:lang w:eastAsia="en-US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A45F45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eastAsia="en-US"/>
    </w:rPr>
  </w:style>
  <w:style w:type="paragraph" w:customStyle="1" w:styleId="heading">
    <w:name w:val="heading"/>
    <w:basedOn w:val="Standard"/>
    <w:rsid w:val="00A45F45"/>
    <w:pPr>
      <w:spacing w:before="100" w:beforeAutospacing="1" w:after="100" w:afterAutospacing="1" w:line="240" w:lineRule="auto"/>
      <w:jc w:val="both"/>
    </w:pPr>
    <w:rPr>
      <w:rFonts w:ascii="Times New Roman" w:eastAsia="Times New Roman" w:hAnsi="Times New Roman" w:cs="Times New Roman"/>
      <w:szCs w:val="24"/>
    </w:rPr>
  </w:style>
  <w:style w:type="paragraph" w:styleId="Titel">
    <w:name w:val="Title"/>
    <w:aliases w:val="Listennummerierung"/>
    <w:basedOn w:val="Standard"/>
    <w:next w:val="Standard"/>
    <w:link w:val="TitelZchn"/>
    <w:uiPriority w:val="10"/>
    <w:qFormat/>
    <w:rsid w:val="00A45F45"/>
    <w:pPr>
      <w:spacing w:after="0" w:line="240" w:lineRule="auto"/>
      <w:contextualSpacing/>
      <w:jc w:val="both"/>
    </w:pPr>
    <w:rPr>
      <w:rFonts w:ascii="Times New Roman" w:eastAsiaTheme="majorEastAsia" w:hAnsi="Times New Roman" w:cstheme="majorBidi"/>
      <w:b/>
      <w:spacing w:val="-10"/>
      <w:kern w:val="28"/>
      <w:sz w:val="32"/>
      <w:szCs w:val="56"/>
      <w:lang w:eastAsia="en-US"/>
    </w:rPr>
  </w:style>
  <w:style w:type="character" w:customStyle="1" w:styleId="TitelZchn">
    <w:name w:val="Titel Zchn"/>
    <w:aliases w:val="Listennummerierung Zchn"/>
    <w:basedOn w:val="Absatz-Standardschriftart"/>
    <w:link w:val="Titel"/>
    <w:uiPriority w:val="10"/>
    <w:rsid w:val="00A45F45"/>
    <w:rPr>
      <w:rFonts w:ascii="Times New Roman" w:eastAsiaTheme="majorEastAsia" w:hAnsi="Times New Roman" w:cstheme="majorBidi"/>
      <w:b/>
      <w:spacing w:val="-10"/>
      <w:kern w:val="28"/>
      <w:sz w:val="32"/>
      <w:szCs w:val="56"/>
      <w:lang w:eastAsia="en-US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A45F45"/>
    <w:pPr>
      <w:numPr>
        <w:numId w:val="0"/>
      </w:numPr>
      <w:outlineLvl w:val="9"/>
    </w:pPr>
    <w:rPr>
      <w:rFonts w:asciiTheme="majorHAnsi" w:hAnsiTheme="majorHAnsi"/>
      <w:b w:val="0"/>
      <w:color w:val="2E74B5" w:themeColor="accent1" w:themeShade="BF"/>
      <w:lang w:eastAsia="en-GB"/>
    </w:rPr>
  </w:style>
  <w:style w:type="paragraph" w:styleId="Verzeichnis1">
    <w:name w:val="toc 1"/>
    <w:basedOn w:val="Standard"/>
    <w:next w:val="Standard"/>
    <w:autoRedefine/>
    <w:uiPriority w:val="39"/>
    <w:unhideWhenUsed/>
    <w:rsid w:val="00A45F45"/>
    <w:pPr>
      <w:spacing w:after="100"/>
      <w:jc w:val="both"/>
    </w:pPr>
    <w:rPr>
      <w:rFonts w:ascii="Times New Roman" w:eastAsiaTheme="minorHAnsi" w:hAnsi="Times New Roman" w:cs="Times New Roman (Textkörper CS)"/>
      <w:b/>
      <w:sz w:val="28"/>
      <w:lang w:eastAsia="en-US"/>
    </w:rPr>
  </w:style>
  <w:style w:type="paragraph" w:styleId="Verzeichnis2">
    <w:name w:val="toc 2"/>
    <w:basedOn w:val="Standard"/>
    <w:next w:val="Standard"/>
    <w:autoRedefine/>
    <w:uiPriority w:val="39"/>
    <w:unhideWhenUsed/>
    <w:rsid w:val="00A45F45"/>
    <w:pPr>
      <w:spacing w:after="100"/>
      <w:ind w:left="220"/>
      <w:jc w:val="both"/>
    </w:pPr>
    <w:rPr>
      <w:rFonts w:ascii="Times New Roman" w:eastAsiaTheme="minorHAnsi" w:hAnsi="Times New Roman"/>
      <w:sz w:val="24"/>
      <w:lang w:eastAsia="en-US"/>
    </w:rPr>
  </w:style>
  <w:style w:type="paragraph" w:styleId="Verzeichnis3">
    <w:name w:val="toc 3"/>
    <w:basedOn w:val="Standard"/>
    <w:next w:val="Standard"/>
    <w:autoRedefine/>
    <w:uiPriority w:val="39"/>
    <w:unhideWhenUsed/>
    <w:rsid w:val="00A45F45"/>
    <w:pPr>
      <w:spacing w:after="100"/>
      <w:ind w:left="440"/>
      <w:jc w:val="both"/>
    </w:pPr>
    <w:rPr>
      <w:rFonts w:ascii="Times New Roman" w:eastAsiaTheme="minorHAnsi" w:hAnsi="Times New Roman"/>
      <w:lang w:eastAsia="en-US"/>
    </w:rPr>
  </w:style>
  <w:style w:type="paragraph" w:styleId="Listenabsatz">
    <w:name w:val="List Paragraph"/>
    <w:basedOn w:val="Standard"/>
    <w:uiPriority w:val="34"/>
    <w:qFormat/>
    <w:rsid w:val="00A45F45"/>
    <w:pPr>
      <w:ind w:left="720"/>
      <w:contextualSpacing/>
      <w:jc w:val="both"/>
    </w:pPr>
    <w:rPr>
      <w:rFonts w:eastAsiaTheme="minorHAnsi"/>
      <w:lang w:eastAsia="en-US"/>
    </w:rPr>
  </w:style>
  <w:style w:type="paragraph" w:customStyle="1" w:styleId="Literaturverzeichnis1">
    <w:name w:val="Literaturverzeichnis1"/>
    <w:basedOn w:val="Standard"/>
    <w:link w:val="BibliographyZchn"/>
    <w:rsid w:val="00A45F45"/>
    <w:pPr>
      <w:spacing w:after="240" w:line="240" w:lineRule="auto"/>
      <w:jc w:val="both"/>
    </w:pPr>
    <w:rPr>
      <w:rFonts w:ascii="Times New Roman" w:eastAsia="Times New Roman" w:hAnsi="Times New Roman" w:cs="Times New Roman"/>
      <w:sz w:val="28"/>
      <w:szCs w:val="24"/>
      <w:lang w:val="de-DE" w:eastAsia="de-DE"/>
    </w:rPr>
  </w:style>
  <w:style w:type="character" w:customStyle="1" w:styleId="BibliographyZchn">
    <w:name w:val="Bibliography Zchn"/>
    <w:basedOn w:val="berschrift3Zchn"/>
    <w:link w:val="Literaturverzeichnis1"/>
    <w:rsid w:val="00A45F45"/>
    <w:rPr>
      <w:rFonts w:ascii="Times New Roman" w:eastAsia="Times New Roman" w:hAnsi="Times New Roman" w:cs="Times New Roman"/>
      <w:b w:val="0"/>
      <w:sz w:val="28"/>
      <w:szCs w:val="24"/>
      <w:lang w:val="de-DE" w:eastAsia="de-DE"/>
    </w:rPr>
  </w:style>
  <w:style w:type="paragraph" w:styleId="Beschriftung">
    <w:name w:val="caption"/>
    <w:basedOn w:val="Standard"/>
    <w:next w:val="Standard"/>
    <w:uiPriority w:val="35"/>
    <w:unhideWhenUsed/>
    <w:qFormat/>
    <w:rsid w:val="00A45F45"/>
    <w:pPr>
      <w:spacing w:after="200" w:line="240" w:lineRule="auto"/>
      <w:jc w:val="both"/>
    </w:pPr>
    <w:rPr>
      <w:rFonts w:ascii="Times New Roman" w:eastAsia="Times New Roman" w:hAnsi="Times New Roman" w:cs="Times New Roman"/>
      <w:i/>
      <w:iCs/>
      <w:color w:val="44546A" w:themeColor="text2"/>
      <w:sz w:val="18"/>
      <w:szCs w:val="18"/>
      <w:lang w:val="de-DE" w:eastAsia="de-DE"/>
    </w:rPr>
  </w:style>
  <w:style w:type="paragraph" w:styleId="Abbildungsverzeichnis">
    <w:name w:val="table of figures"/>
    <w:basedOn w:val="Standard"/>
    <w:next w:val="Standard"/>
    <w:uiPriority w:val="99"/>
    <w:unhideWhenUsed/>
    <w:rsid w:val="00A45F45"/>
    <w:pPr>
      <w:spacing w:before="240" w:after="240" w:line="240" w:lineRule="auto"/>
      <w:jc w:val="both"/>
    </w:pPr>
    <w:rPr>
      <w:rFonts w:ascii="Times New Roman" w:eastAsia="Times New Roman" w:hAnsi="Times New Roman" w:cs="Times New Roman"/>
      <w:szCs w:val="24"/>
      <w:lang w:val="de-DE" w:eastAsia="de-DE"/>
    </w:rPr>
  </w:style>
  <w:style w:type="paragraph" w:styleId="KeinLeerraum">
    <w:name w:val="No Spacing"/>
    <w:aliases w:val="Überschriften ohne Kapitel"/>
    <w:uiPriority w:val="1"/>
    <w:qFormat/>
    <w:rsid w:val="00A45F45"/>
    <w:pPr>
      <w:spacing w:after="0" w:line="240" w:lineRule="auto"/>
      <w:jc w:val="both"/>
    </w:pPr>
    <w:rPr>
      <w:rFonts w:ascii="Times New Roman" w:eastAsia="Times New Roman" w:hAnsi="Times New Roman" w:cs="Times New Roman"/>
      <w:b/>
      <w:sz w:val="28"/>
      <w:szCs w:val="24"/>
      <w:lang w:val="de-DE" w:eastAsia="de-DE"/>
    </w:rPr>
  </w:style>
  <w:style w:type="paragraph" w:styleId="Verzeichnis4">
    <w:name w:val="toc 4"/>
    <w:basedOn w:val="Standard"/>
    <w:next w:val="Standard"/>
    <w:autoRedefine/>
    <w:uiPriority w:val="39"/>
    <w:unhideWhenUsed/>
    <w:rsid w:val="00A45F45"/>
    <w:pPr>
      <w:spacing w:after="100" w:line="240" w:lineRule="auto"/>
      <w:ind w:left="660"/>
      <w:jc w:val="both"/>
    </w:pPr>
    <w:rPr>
      <w:rFonts w:ascii="Times New Roman" w:eastAsia="Times New Roman" w:hAnsi="Times New Roman" w:cs="Times New Roman"/>
      <w:szCs w:val="24"/>
      <w:lang w:val="de-DE" w:eastAsia="de-DE"/>
    </w:rPr>
  </w:style>
  <w:style w:type="paragraph" w:styleId="Verzeichnis5">
    <w:name w:val="toc 5"/>
    <w:basedOn w:val="Standard"/>
    <w:next w:val="Standard"/>
    <w:autoRedefine/>
    <w:uiPriority w:val="39"/>
    <w:unhideWhenUsed/>
    <w:rsid w:val="00A45F45"/>
    <w:pPr>
      <w:spacing w:after="100" w:line="240" w:lineRule="auto"/>
      <w:ind w:left="960"/>
    </w:pPr>
    <w:rPr>
      <w:sz w:val="24"/>
      <w:szCs w:val="24"/>
      <w:lang w:val="de-DE" w:eastAsia="de-DE"/>
    </w:rPr>
  </w:style>
  <w:style w:type="paragraph" w:styleId="Verzeichnis6">
    <w:name w:val="toc 6"/>
    <w:basedOn w:val="Standard"/>
    <w:next w:val="Standard"/>
    <w:autoRedefine/>
    <w:uiPriority w:val="39"/>
    <w:unhideWhenUsed/>
    <w:rsid w:val="00A45F45"/>
    <w:pPr>
      <w:spacing w:after="100" w:line="240" w:lineRule="auto"/>
      <w:ind w:left="1200"/>
    </w:pPr>
    <w:rPr>
      <w:sz w:val="24"/>
      <w:szCs w:val="24"/>
      <w:lang w:val="de-DE" w:eastAsia="de-DE"/>
    </w:rPr>
  </w:style>
  <w:style w:type="paragraph" w:styleId="Verzeichnis7">
    <w:name w:val="toc 7"/>
    <w:basedOn w:val="Standard"/>
    <w:next w:val="Standard"/>
    <w:autoRedefine/>
    <w:uiPriority w:val="39"/>
    <w:unhideWhenUsed/>
    <w:rsid w:val="00A45F45"/>
    <w:pPr>
      <w:spacing w:after="100" w:line="240" w:lineRule="auto"/>
      <w:ind w:left="1440"/>
    </w:pPr>
    <w:rPr>
      <w:sz w:val="24"/>
      <w:szCs w:val="24"/>
      <w:lang w:val="de-DE" w:eastAsia="de-DE"/>
    </w:rPr>
  </w:style>
  <w:style w:type="paragraph" w:styleId="Verzeichnis8">
    <w:name w:val="toc 8"/>
    <w:basedOn w:val="Standard"/>
    <w:next w:val="Standard"/>
    <w:autoRedefine/>
    <w:uiPriority w:val="39"/>
    <w:unhideWhenUsed/>
    <w:rsid w:val="00A45F45"/>
    <w:pPr>
      <w:spacing w:after="100" w:line="240" w:lineRule="auto"/>
      <w:ind w:left="1680"/>
    </w:pPr>
    <w:rPr>
      <w:sz w:val="24"/>
      <w:szCs w:val="24"/>
      <w:lang w:val="de-DE" w:eastAsia="de-DE"/>
    </w:rPr>
  </w:style>
  <w:style w:type="paragraph" w:styleId="Verzeichnis9">
    <w:name w:val="toc 9"/>
    <w:basedOn w:val="Standard"/>
    <w:next w:val="Standard"/>
    <w:autoRedefine/>
    <w:uiPriority w:val="39"/>
    <w:unhideWhenUsed/>
    <w:rsid w:val="00A45F45"/>
    <w:pPr>
      <w:spacing w:after="100" w:line="240" w:lineRule="auto"/>
      <w:ind w:left="1920"/>
    </w:pPr>
    <w:rPr>
      <w:sz w:val="24"/>
      <w:szCs w:val="24"/>
      <w:lang w:val="de-DE" w:eastAsia="de-DE"/>
    </w:rPr>
  </w:style>
  <w:style w:type="paragraph" w:customStyle="1" w:styleId="UntertitelBild2">
    <w:name w:val="Untertitel Bild 2"/>
    <w:basedOn w:val="Beschriftung"/>
    <w:qFormat/>
    <w:rsid w:val="00A45F45"/>
    <w:rPr>
      <w:i w:val="0"/>
      <w:iCs w:val="0"/>
      <w:color w:val="000000" w:themeColor="text1"/>
      <w:lang w:val="en-US"/>
    </w:rPr>
  </w:style>
  <w:style w:type="paragraph" w:customStyle="1" w:styleId="TitelBild">
    <w:name w:val="Titel Bild"/>
    <w:basedOn w:val="UntertitelBild2"/>
    <w:qFormat/>
    <w:rsid w:val="00A45F45"/>
    <w:pPr>
      <w:spacing w:after="0"/>
    </w:pPr>
    <w:rPr>
      <w:b/>
      <w:bCs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8B4DA5"/>
    <w:rPr>
      <w:color w:val="605E5C"/>
      <w:shd w:val="clear" w:color="auto" w:fill="E1DFDD"/>
    </w:rPr>
  </w:style>
  <w:style w:type="table" w:styleId="Tabellenraster">
    <w:name w:val="Table Grid"/>
    <w:basedOn w:val="NormaleTabelle"/>
    <w:uiPriority w:val="39"/>
    <w:rsid w:val="0022138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emph">
    <w:name w:val="emph"/>
    <w:basedOn w:val="Absatz-Standardschriftart"/>
    <w:rsid w:val="00202E78"/>
  </w:style>
  <w:style w:type="character" w:styleId="Fett">
    <w:name w:val="Strong"/>
    <w:basedOn w:val="Absatz-Standardschriftart"/>
    <w:uiPriority w:val="22"/>
    <w:qFormat/>
    <w:rsid w:val="00EE3675"/>
    <w:rPr>
      <w:b/>
      <w:bCs/>
    </w:rPr>
  </w:style>
  <w:style w:type="character" w:styleId="BesuchterLink">
    <w:name w:val="FollowedHyperlink"/>
    <w:basedOn w:val="Absatz-Standardschriftart"/>
    <w:uiPriority w:val="99"/>
    <w:semiHidden/>
    <w:unhideWhenUsed/>
    <w:rsid w:val="00005DEF"/>
    <w:rPr>
      <w:color w:val="954F72" w:themeColor="followedHyperlink"/>
      <w:u w:val="single"/>
    </w:rPr>
  </w:style>
  <w:style w:type="character" w:styleId="Platzhaltertext">
    <w:name w:val="Placeholder Text"/>
    <w:basedOn w:val="Absatz-Standardschriftart"/>
    <w:uiPriority w:val="99"/>
    <w:semiHidden/>
    <w:rsid w:val="001D184B"/>
    <w:rPr>
      <w:color w:val="666666"/>
    </w:rPr>
  </w:style>
  <w:style w:type="paragraph" w:customStyle="1" w:styleId="Default">
    <w:name w:val="Default"/>
    <w:rsid w:val="00E94082"/>
    <w:pPr>
      <w:autoSpaceDE w:val="0"/>
      <w:autoSpaceDN w:val="0"/>
      <w:adjustRightInd w:val="0"/>
      <w:spacing w:after="0" w:line="240" w:lineRule="auto"/>
    </w:pPr>
    <w:rPr>
      <w:rFonts w:ascii="Cambria" w:hAnsi="Cambria" w:cs="Cambria"/>
      <w:color w:val="000000"/>
      <w:sz w:val="24"/>
      <w:szCs w:val="24"/>
      <w:lang w:val="en-US"/>
    </w:rPr>
  </w:style>
  <w:style w:type="paragraph" w:customStyle="1" w:styleId="msonormal0">
    <w:name w:val="msonormal"/>
    <w:basedOn w:val="Standard"/>
    <w:rsid w:val="009B3C4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 w:eastAsia="en-US"/>
    </w:rPr>
  </w:style>
  <w:style w:type="paragraph" w:customStyle="1" w:styleId="xl65">
    <w:name w:val="xl65"/>
    <w:basedOn w:val="Standard"/>
    <w:rsid w:val="009B3C4F"/>
    <w:pPr>
      <w:spacing w:before="100" w:beforeAutospacing="1" w:after="100" w:afterAutospacing="1" w:line="240" w:lineRule="auto"/>
      <w:jc w:val="right"/>
    </w:pPr>
    <w:rPr>
      <w:rFonts w:ascii="Times New Roman" w:eastAsia="Times New Roman" w:hAnsi="Times New Roman" w:cs="Times New Roman"/>
      <w:sz w:val="24"/>
      <w:szCs w:val="24"/>
      <w:lang w:val="en-US" w:eastAsia="en-US"/>
    </w:rPr>
  </w:style>
  <w:style w:type="paragraph" w:customStyle="1" w:styleId="xl66">
    <w:name w:val="xl66"/>
    <w:basedOn w:val="Standard"/>
    <w:rsid w:val="009B3C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Arial" w:eastAsia="Times New Roman" w:hAnsi="Arial" w:cs="Arial"/>
      <w:sz w:val="20"/>
      <w:szCs w:val="20"/>
      <w:lang w:val="en-US" w:eastAsia="en-US"/>
    </w:rPr>
  </w:style>
  <w:style w:type="paragraph" w:customStyle="1" w:styleId="xl67">
    <w:name w:val="xl67"/>
    <w:basedOn w:val="Standard"/>
    <w:rsid w:val="009B3C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Arial" w:eastAsia="Times New Roman" w:hAnsi="Arial" w:cs="Arial"/>
      <w:sz w:val="20"/>
      <w:szCs w:val="20"/>
      <w:lang w:val="en-US" w:eastAsia="en-US"/>
    </w:rPr>
  </w:style>
  <w:style w:type="paragraph" w:customStyle="1" w:styleId="xl68">
    <w:name w:val="xl68"/>
    <w:basedOn w:val="Standard"/>
    <w:rsid w:val="009B3C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right"/>
    </w:pPr>
    <w:rPr>
      <w:rFonts w:ascii="Arial" w:eastAsia="Times New Roman" w:hAnsi="Arial" w:cs="Arial"/>
      <w:sz w:val="20"/>
      <w:szCs w:val="20"/>
      <w:lang w:val="en-US" w:eastAsia="en-US"/>
    </w:rPr>
  </w:style>
  <w:style w:type="paragraph" w:customStyle="1" w:styleId="xl69">
    <w:name w:val="xl69"/>
    <w:basedOn w:val="Standard"/>
    <w:rsid w:val="009B3C4F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sz w:val="20"/>
      <w:szCs w:val="20"/>
      <w:lang w:val="en-US" w:eastAsia="en-US"/>
    </w:rPr>
  </w:style>
  <w:style w:type="paragraph" w:customStyle="1" w:styleId="xl70">
    <w:name w:val="xl70"/>
    <w:basedOn w:val="Standard"/>
    <w:rsid w:val="009B3C4F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sz w:val="20"/>
      <w:szCs w:val="20"/>
      <w:lang w:val="en-US" w:eastAsia="en-US"/>
    </w:rPr>
  </w:style>
  <w:style w:type="paragraph" w:customStyle="1" w:styleId="xl71">
    <w:name w:val="xl71"/>
    <w:basedOn w:val="Standard"/>
    <w:rsid w:val="009B3C4F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sz w:val="20"/>
      <w:szCs w:val="20"/>
      <w:lang w:val="en-US" w:eastAsia="en-US"/>
    </w:rPr>
  </w:style>
  <w:style w:type="paragraph" w:customStyle="1" w:styleId="font5">
    <w:name w:val="font5"/>
    <w:basedOn w:val="Standard"/>
    <w:rsid w:val="00B561AA"/>
    <w:pPr>
      <w:spacing w:before="100" w:beforeAutospacing="1" w:after="100" w:afterAutospacing="1" w:line="240" w:lineRule="auto"/>
    </w:pPr>
    <w:rPr>
      <w:rFonts w:ascii="Arial" w:eastAsia="Times New Roman" w:hAnsi="Arial" w:cs="Arial"/>
      <w:sz w:val="20"/>
      <w:szCs w:val="20"/>
      <w:lang w:val="en-US" w:eastAsia="en-US"/>
    </w:rPr>
  </w:style>
  <w:style w:type="paragraph" w:customStyle="1" w:styleId="font6">
    <w:name w:val="font6"/>
    <w:basedOn w:val="Standard"/>
    <w:rsid w:val="00B561AA"/>
    <w:pPr>
      <w:spacing w:before="100" w:beforeAutospacing="1" w:after="100" w:afterAutospacing="1" w:line="240" w:lineRule="auto"/>
    </w:pPr>
    <w:rPr>
      <w:rFonts w:ascii="Arial" w:eastAsia="Times New Roman" w:hAnsi="Arial" w:cs="Arial"/>
      <w:i/>
      <w:iCs/>
      <w:sz w:val="20"/>
      <w:szCs w:val="20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06311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579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76450">
          <w:marLeft w:val="0"/>
          <w:marRight w:val="0"/>
          <w:marTop w:val="0"/>
          <w:marBottom w:val="0"/>
          <w:divBdr>
            <w:top w:val="single" w:sz="2" w:space="0" w:color="auto"/>
            <w:left w:val="single" w:sz="2" w:space="0" w:color="auto"/>
            <w:bottom w:val="single" w:sz="6" w:space="0" w:color="auto"/>
            <w:right w:val="single" w:sz="2" w:space="0" w:color="auto"/>
          </w:divBdr>
          <w:divsChild>
            <w:div w:id="149298581">
              <w:marLeft w:val="0"/>
              <w:marRight w:val="0"/>
              <w:marTop w:val="100"/>
              <w:marBottom w:val="100"/>
              <w:divBdr>
                <w:top w:val="single" w:sz="2" w:space="0" w:color="D9D9E3"/>
                <w:left w:val="single" w:sz="2" w:space="0" w:color="D9D9E3"/>
                <w:bottom w:val="single" w:sz="2" w:space="0" w:color="D9D9E3"/>
                <w:right w:val="single" w:sz="2" w:space="0" w:color="D9D9E3"/>
              </w:divBdr>
              <w:divsChild>
                <w:div w:id="1478306646">
                  <w:marLeft w:val="0"/>
                  <w:marRight w:val="0"/>
                  <w:marTop w:val="0"/>
                  <w:marBottom w:val="0"/>
                  <w:divBdr>
                    <w:top w:val="single" w:sz="2" w:space="0" w:color="D9D9E3"/>
                    <w:left w:val="single" w:sz="2" w:space="0" w:color="D9D9E3"/>
                    <w:bottom w:val="single" w:sz="2" w:space="0" w:color="D9D9E3"/>
                    <w:right w:val="single" w:sz="2" w:space="0" w:color="D9D9E3"/>
                  </w:divBdr>
                  <w:divsChild>
                    <w:div w:id="1885360863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D9D9E3"/>
                        <w:left w:val="single" w:sz="2" w:space="0" w:color="D9D9E3"/>
                        <w:bottom w:val="single" w:sz="2" w:space="0" w:color="D9D9E3"/>
                        <w:right w:val="single" w:sz="2" w:space="0" w:color="D9D9E3"/>
                      </w:divBdr>
                      <w:divsChild>
                        <w:div w:id="19847769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D9D9E3"/>
                            <w:left w:val="single" w:sz="2" w:space="0" w:color="D9D9E3"/>
                            <w:bottom w:val="single" w:sz="2" w:space="0" w:color="D9D9E3"/>
                            <w:right w:val="single" w:sz="2" w:space="0" w:color="D9D9E3"/>
                          </w:divBdr>
                          <w:divsChild>
                            <w:div w:id="146292338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2" w:space="0" w:color="D9D9E3"/>
                                <w:left w:val="single" w:sz="2" w:space="0" w:color="D9D9E3"/>
                                <w:bottom w:val="single" w:sz="2" w:space="0" w:color="D9D9E3"/>
                                <w:right w:val="single" w:sz="2" w:space="0" w:color="D9D9E3"/>
                              </w:divBdr>
                              <w:divsChild>
                                <w:div w:id="19258008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D9D9E3"/>
                                    <w:left w:val="single" w:sz="2" w:space="0" w:color="D9D9E3"/>
                                    <w:bottom w:val="single" w:sz="2" w:space="0" w:color="D9D9E3"/>
                                    <w:right w:val="single" w:sz="2" w:space="0" w:color="D9D9E3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24211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249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152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264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695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097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068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90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327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890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384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118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4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52621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93690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39148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473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321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615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900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919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596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735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720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052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814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6615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0074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79583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42521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svg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sv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1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187020E7-CDD9-4057-A450-A6F8E4807D87}">
  <we:reference id="wa104382081" version="1.55.1.0" store="en-US" storeType="OMEX"/>
  <we:alternateReferences>
    <we:reference id="WA104382081" version="1.55.1.0" store="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69A3AB5-1BFA-47F8-AD79-129BD76913C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2662</Words>
  <Characters>15178</Characters>
  <Application>Microsoft Office Word</Application>
  <DocSecurity>0</DocSecurity>
  <Lines>126</Lines>
  <Paragraphs>3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8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nika Sünderhauf</dc:creator>
  <cp:keywords/>
  <dc:description/>
  <cp:lastModifiedBy>Lea Christiansen</cp:lastModifiedBy>
  <cp:revision>11</cp:revision>
  <cp:lastPrinted>2026-02-23T06:15:00Z</cp:lastPrinted>
  <dcterms:created xsi:type="dcterms:W3CDTF">2026-03-02T14:45:00Z</dcterms:created>
  <dcterms:modified xsi:type="dcterms:W3CDTF">2026-03-04T07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 11th edi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Name 1_1">
    <vt:lpwstr>American Political Science Association</vt:lpwstr>
  </property>
  <property fmtid="{D5CDD505-2E9C-101B-9397-08002B2CF9AE}" pid="7" name="Mendeley Recent Style Id 2_1">
    <vt:lpwstr>http://www.zotero.org/styles/apa</vt:lpwstr>
  </property>
  <property fmtid="{D5CDD505-2E9C-101B-9397-08002B2CF9AE}" pid="8" name="Mendeley Recent Style Name 2_1">
    <vt:lpwstr>American Psychological Association 7th edition</vt:lpwstr>
  </property>
  <property fmtid="{D5CDD505-2E9C-101B-9397-08002B2CF9AE}" pid="9" name="Mendeley Recent Style Id 3_1">
    <vt:lpwstr>http://www.zotero.org/styles/american-sociological-association</vt:lpwstr>
  </property>
  <property fmtid="{D5CDD505-2E9C-101B-9397-08002B2CF9AE}" pid="10" name="Mendeley Recent Style Name 3_1">
    <vt:lpwstr>American Sociological Association 6th/7th edition</vt:lpwstr>
  </property>
  <property fmtid="{D5CDD505-2E9C-101B-9397-08002B2CF9AE}" pid="11" name="Mendeley Recent Style Id 4_1">
    <vt:lpwstr>http://www.zotero.org/styles/chicago-author-date</vt:lpwstr>
  </property>
  <property fmtid="{D5CDD505-2E9C-101B-9397-08002B2CF9AE}" pid="12" name="Mendeley Recent Style Name 4_1">
    <vt:lpwstr>Chicago Manual of Style 18th edition (author-date)</vt:lpwstr>
  </property>
  <property fmtid="{D5CDD505-2E9C-101B-9397-08002B2CF9AE}" pid="13" name="Mendeley Recent Style Id 5_1">
    <vt:lpwstr>http://www.zotero.org/styles/harvard-cite-them-right</vt:lpwstr>
  </property>
  <property fmtid="{D5CDD505-2E9C-101B-9397-08002B2CF9AE}" pid="14" name="Mendeley Recent Style Name 5_1">
    <vt:lpwstr>Cite Them Right 12th edition - Harvard</vt:lpwstr>
  </property>
  <property fmtid="{D5CDD505-2E9C-101B-9397-08002B2CF9AE}" pid="15" name="Mendeley Recent Style Id 6_1">
    <vt:lpwstr>http://www.zotero.org/styles/ieee</vt:lpwstr>
  </property>
  <property fmtid="{D5CDD505-2E9C-101B-9397-08002B2CF9AE}" pid="16" name="Mendeley Recent Style Name 6_1">
    <vt:lpwstr>IEEE</vt:lpwstr>
  </property>
  <property fmtid="{D5CDD505-2E9C-101B-9397-08002B2CF9AE}" pid="17" name="Mendeley Recent Style Id 7_1">
    <vt:lpwstr>http://www.zotero.org/styles/modern-humanities-research-association</vt:lpwstr>
  </property>
  <property fmtid="{D5CDD505-2E9C-101B-9397-08002B2CF9AE}" pid="18" name="Mendeley Recent Style Name 7_1">
    <vt:lpwstr>Modern Humanities Research Association 3rd edition (note with bibliography)</vt:lpwstr>
  </property>
  <property fmtid="{D5CDD505-2E9C-101B-9397-08002B2CF9AE}" pid="19" name="Mendeley Recent Style Id 8_1">
    <vt:lpwstr>http://www.zotero.org/styles/modern-language-association</vt:lpwstr>
  </property>
  <property fmtid="{D5CDD505-2E9C-101B-9397-08002B2CF9AE}" pid="20" name="Mendeley Recent Style Name 8_1">
    <vt:lpwstr>Modern Language Association 9th edition</vt:lpwstr>
  </property>
  <property fmtid="{D5CDD505-2E9C-101B-9397-08002B2CF9AE}" pid="21" name="Mendeley Recent Style Id 9_1">
    <vt:lpwstr>http://www.zotero.org/styles/nature</vt:lpwstr>
  </property>
  <property fmtid="{D5CDD505-2E9C-101B-9397-08002B2CF9AE}" pid="22" name="Mendeley Recent Style Name 9_1">
    <vt:lpwstr>Nature</vt:lpwstr>
  </property>
  <property fmtid="{D5CDD505-2E9C-101B-9397-08002B2CF9AE}" pid="23" name="Mendeley Unique User Id_1">
    <vt:lpwstr>d0aee44d-054b-385c-b6b2-f6f258882835</vt:lpwstr>
  </property>
  <property fmtid="{D5CDD505-2E9C-101B-9397-08002B2CF9AE}" pid="24" name="Mendeley Citation Style_1">
    <vt:lpwstr>http://www.zotero.org/styles/nature</vt:lpwstr>
  </property>
</Properties>
</file>